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7CEE9FDC"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A0787E">
        <w:instrText xml:space="preserve"> ADDIN ZOTERO_ITEM CSL_CITATION {"citationID":"7HJzIbog","properties":{"formattedCitation":"(Beraldo; Silva; Candotti, 2022; Lorente {\\i{}et al.}, 2020; Mokkink, L. B. {\\i{}et al.}, 2010a; Terwee {\\i{}et al.}, 2016)","plainCitation":"(Beraldo; Silva; Candotti, 2022; Lorente et al., 2020; Mokkink, L. B. et al., 2010a;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 B."},{"family":"Terwee","given":"Caroline B"},{"family":"Patrick","given":"Donald L."},{"family":"Alonso","given":"Jordi"},{"family":"Stratford","given":"Paul W."},{"family":"Knol","given":"Dirk L."},{"family":"Bouter","given":"Lex M."}],"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A0787E" w:rsidRPr="00A0787E">
        <w:rPr>
          <w:rFonts w:cs="Arial"/>
          <w:kern w:val="0"/>
        </w:rPr>
        <w:t xml:space="preserve">(Beraldo; Silva; Candotti, 2022; Lorente </w:t>
      </w:r>
      <w:r w:rsidR="00A0787E" w:rsidRPr="00A0787E">
        <w:rPr>
          <w:rFonts w:cs="Arial"/>
          <w:i/>
          <w:iCs/>
          <w:kern w:val="0"/>
        </w:rPr>
        <w:t>et al.</w:t>
      </w:r>
      <w:r w:rsidR="00A0787E" w:rsidRPr="00A0787E">
        <w:rPr>
          <w:rFonts w:cs="Arial"/>
          <w:kern w:val="0"/>
        </w:rPr>
        <w:t xml:space="preserve">, 2020; Mokkink, L. B. </w:t>
      </w:r>
      <w:r w:rsidR="00A0787E" w:rsidRPr="00A0787E">
        <w:rPr>
          <w:rFonts w:cs="Arial"/>
          <w:i/>
          <w:iCs/>
          <w:kern w:val="0"/>
        </w:rPr>
        <w:t>et al.</w:t>
      </w:r>
      <w:r w:rsidR="00A0787E" w:rsidRPr="00A0787E">
        <w:rPr>
          <w:rFonts w:cs="Arial"/>
          <w:kern w:val="0"/>
        </w:rPr>
        <w:t xml:space="preserve">, 2010a; Terwee </w:t>
      </w:r>
      <w:r w:rsidR="00A0787E" w:rsidRPr="00A0787E">
        <w:rPr>
          <w:rFonts w:cs="Arial"/>
          <w:i/>
          <w:iCs/>
          <w:kern w:val="0"/>
        </w:rPr>
        <w:t>et al.</w:t>
      </w:r>
      <w:r w:rsidR="00A0787E" w:rsidRPr="00A0787E">
        <w:rPr>
          <w:rFonts w:cs="Arial"/>
          <w:kern w:val="0"/>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w:t>
      </w:r>
      <w:r w:rsidR="000A23EF">
        <w:lastRenderedPageBreak/>
        <w:t xml:space="preserve">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347BFEC6"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w:t>
      </w:r>
      <w:r w:rsidR="00667A77">
        <w:t>,</w:t>
      </w:r>
      <w:r w:rsidR="00782C48">
        <w:t xml:space="preserve">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24FCB0BB" w14:textId="77777777" w:rsidR="00D50F64"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p>
    <w:p w14:paraId="0D14B2B4" w14:textId="77777777" w:rsidR="00D50F64" w:rsidRDefault="00D50F64" w:rsidP="00D50F64">
      <w:r>
        <w:t xml:space="preserve">Entre as dez fontes, nove estudos são de desenvolvimento e/ou avaliação de alguma versão do BackPEI </w:t>
      </w:r>
      <w:r>
        <w:fldChar w:fldCharType="begin"/>
      </w:r>
      <w:r>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635B7D">
        <w:rPr>
          <w:rFonts w:cs="Arial"/>
          <w:kern w:val="0"/>
        </w:rPr>
        <w:t xml:space="preserve">(Antoniolli </w:t>
      </w:r>
      <w:r w:rsidRPr="00635B7D">
        <w:rPr>
          <w:rFonts w:cs="Arial"/>
          <w:i/>
          <w:iCs/>
          <w:kern w:val="0"/>
        </w:rPr>
        <w:t>et al.</w:t>
      </w:r>
      <w:r w:rsidRPr="00635B7D">
        <w:rPr>
          <w:rFonts w:cs="Arial"/>
          <w:kern w:val="0"/>
        </w:rPr>
        <w:t xml:space="preserve">, 2015; Candotti </w:t>
      </w:r>
      <w:r w:rsidRPr="00635B7D">
        <w:rPr>
          <w:rFonts w:cs="Arial"/>
          <w:i/>
          <w:iCs/>
          <w:kern w:val="0"/>
        </w:rPr>
        <w:t>et al.</w:t>
      </w:r>
      <w:r w:rsidRPr="00635B7D">
        <w:rPr>
          <w:rFonts w:cs="Arial"/>
          <w:kern w:val="0"/>
        </w:rPr>
        <w:t xml:space="preserve">, 2018, 2023; Da Rosa </w:t>
      </w:r>
      <w:r w:rsidRPr="00635B7D">
        <w:rPr>
          <w:rFonts w:cs="Arial"/>
          <w:i/>
          <w:iCs/>
          <w:kern w:val="0"/>
        </w:rPr>
        <w:t>et al.</w:t>
      </w:r>
      <w:r w:rsidRPr="00635B7D">
        <w:rPr>
          <w:rFonts w:cs="Arial"/>
          <w:kern w:val="0"/>
        </w:rPr>
        <w:t xml:space="preserve">, 2022; Gençbaş; Bebiş, 2019; Gökşen; Kocaman; Yıldırım, 2023; Miñana-Signes </w:t>
      </w:r>
      <w:r w:rsidRPr="00635B7D">
        <w:rPr>
          <w:rFonts w:cs="Arial"/>
          <w:i/>
          <w:iCs/>
          <w:kern w:val="0"/>
        </w:rPr>
        <w:t>et al.</w:t>
      </w:r>
      <w:r w:rsidRPr="00635B7D">
        <w:rPr>
          <w:rFonts w:cs="Arial"/>
          <w:kern w:val="0"/>
        </w:rPr>
        <w:t xml:space="preserve">, 2021; Noll </w:t>
      </w:r>
      <w:r w:rsidRPr="00635B7D">
        <w:rPr>
          <w:rFonts w:cs="Arial"/>
          <w:i/>
          <w:iCs/>
          <w:kern w:val="0"/>
        </w:rPr>
        <w:t>et al.</w:t>
      </w:r>
      <w:r w:rsidRPr="00635B7D">
        <w:rPr>
          <w:rFonts w:cs="Arial"/>
          <w:kern w:val="0"/>
        </w:rPr>
        <w:t xml:space="preserve">, 2013a; Pivotto </w:t>
      </w:r>
      <w:r w:rsidRPr="00635B7D">
        <w:rPr>
          <w:rFonts w:cs="Arial"/>
          <w:i/>
          <w:iCs/>
          <w:kern w:val="0"/>
        </w:rPr>
        <w:t>et al.</w:t>
      </w:r>
      <w:r w:rsidRPr="00635B7D">
        <w:rPr>
          <w:rFonts w:cs="Arial"/>
          <w:kern w:val="0"/>
        </w:rPr>
        <w:t>, 2018)</w:t>
      </w:r>
      <w:r>
        <w:fldChar w:fldCharType="end"/>
      </w:r>
      <w:r>
        <w:t xml:space="preserve">, o estudo restante realiza o desenvolvimento e avaliação do BABAQ, um sistema de medição dedicado a avaliação de comportamentos de cuidados com a lombar </w:t>
      </w:r>
      <w:r>
        <w:fldChar w:fldCharType="begin"/>
      </w:r>
      <w:r>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A43DDD">
        <w:rPr>
          <w:rFonts w:cs="Arial"/>
        </w:rPr>
        <w:t>(Akbari-Chehrehbargh; Tavafian; Montazeri, 2020)</w:t>
      </w:r>
      <w:r>
        <w:fldChar w:fldCharType="end"/>
      </w:r>
      <w:r>
        <w:t xml:space="preserve">. Este estudo foi mantido, mesmo não tendo foco no BackPEI, pois trata-se de uma pesquisa de clinimetria e o </w:t>
      </w:r>
      <w:proofErr w:type="spellStart"/>
      <w:r>
        <w:t>BacKPEI</w:t>
      </w:r>
      <w:proofErr w:type="spellEnd"/>
      <w:r>
        <w:t xml:space="preserve"> foi utilizado no desenvolvimento do BABAQ.</w:t>
      </w:r>
    </w:p>
    <w:p w14:paraId="7412B980" w14:textId="35C51A64" w:rsidR="00D50F64" w:rsidRDefault="00D50F64" w:rsidP="00D50F64">
      <w:r>
        <w:t xml:space="preserve">Foram identificadas oito diferentes versões do BackPEI e seu desenvolvimento e avaliação estão expostos na </w:t>
      </w:r>
      <w:r>
        <w:fldChar w:fldCharType="begin"/>
      </w:r>
      <w:r>
        <w:instrText xml:space="preserve"> REF _Ref197634909 \h </w:instrText>
      </w:r>
      <w:r>
        <w:fldChar w:fldCharType="separate"/>
      </w:r>
      <w:r>
        <w:t xml:space="preserve">Figura </w:t>
      </w:r>
      <w:r>
        <w:rPr>
          <w:noProof/>
        </w:rPr>
        <w:t>2</w:t>
      </w:r>
      <w:r>
        <w:fldChar w:fldCharType="end"/>
      </w:r>
      <w:r>
        <w:rPr>
          <w:b/>
          <w:bCs/>
        </w:rPr>
        <w:t xml:space="preserve">. </w:t>
      </w:r>
      <w:r>
        <w:t xml:space="preserve">Em 2013 foi realizado o desenvolvimento da versão original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xml:space="preserve">. Originalmente o BackPEI se dedicava a dor lombar e fatores de risco e era destinado a crianças em idade escolar. Em 2018 também foi elaborado o BackPEI-A, destinado a adultos e que inclui, além da dor lombar e fatores de risco, a dor cervical e seus fatores risco, já contando com um sistema de pontuação. O BackPEI-A também foi desenvolvido em português e traduzido para o inglês </w:t>
      </w:r>
      <w:r>
        <w:fldChar w:fldCharType="begin"/>
      </w:r>
      <w:r>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3E55C8">
        <w:rPr>
          <w:rFonts w:cs="Arial"/>
          <w:kern w:val="0"/>
        </w:rPr>
        <w:t xml:space="preserve">(Candotti </w:t>
      </w:r>
      <w:r w:rsidRPr="003E55C8">
        <w:rPr>
          <w:rFonts w:cs="Arial"/>
          <w:i/>
          <w:iCs/>
          <w:kern w:val="0"/>
        </w:rPr>
        <w:t>et al.</w:t>
      </w:r>
      <w:r w:rsidRPr="003E55C8">
        <w:rPr>
          <w:rFonts w:cs="Arial"/>
          <w:kern w:val="0"/>
        </w:rPr>
        <w:t>, 2018)</w:t>
      </w:r>
      <w:r>
        <w:fldChar w:fldCharType="end"/>
      </w:r>
      <w:r>
        <w:t xml:space="preserve">. A partir da tradução em inglês do BackPEI original foi desenvolvida uma versão em turco em 2019 </w:t>
      </w:r>
      <w:r>
        <w:fldChar w:fldCharType="begin"/>
      </w:r>
      <w:r>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r>
        <w:t xml:space="preserve"> e a versão em </w:t>
      </w:r>
    </w:p>
    <w:p w14:paraId="5F41ACD6" w14:textId="06B9E7C2" w:rsidR="00C630DC" w:rsidRDefault="003E55C8" w:rsidP="00685C2E">
      <w:pPr>
        <w:sectPr w:rsidR="00C630DC" w:rsidSect="00040147">
          <w:headerReference w:type="default" r:id="rId9"/>
          <w:headerReference w:type="first" r:id="rId10"/>
          <w:pgSz w:w="11906" w:h="16838"/>
          <w:pgMar w:top="1701" w:right="1134" w:bottom="1134" w:left="1701" w:header="708" w:footer="708" w:gutter="0"/>
          <w:cols w:space="708"/>
          <w:docGrid w:linePitch="360"/>
        </w:sectPr>
      </w:pPr>
      <w:r>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E17F61">
        <w:trPr>
          <w:trHeight w:val="300"/>
          <w:tblHeader/>
        </w:trPr>
        <w:tc>
          <w:tcPr>
            <w:tcW w:w="1661" w:type="dxa"/>
            <w:tcBorders>
              <w:top w:val="single" w:sz="12" w:space="0" w:color="auto"/>
              <w:left w:val="nil"/>
              <w:bottom w:val="single" w:sz="4" w:space="0" w:color="auto"/>
              <w:right w:val="nil"/>
            </w:tcBorders>
            <w:shd w:val="clear" w:color="auto" w:fill="auto"/>
            <w:vAlign w:val="center"/>
            <w:hideMark/>
          </w:tcPr>
          <w:p w14:paraId="322B45AE" w14:textId="0ABB2AF6"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211C5899"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E17F6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E17F6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E17F6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E17F6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E17F6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E17F6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AF7E914"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4FDE40CD"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E17F6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E17F6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0,905 ;χ²=47,15 , p=0,001), pegar objeto do chão  (%C 98,3%; κ=0,962 ;χ²=53,78 , p=0,001), sentar para escrever (%C 93,1%; κ=0,737 ;χ²=31,51 , p=0,001) e usar o computador (%C 84,5%; κ=0,483 ;χ²=14,757 , p=0,01).</w:t>
            </w:r>
          </w:p>
        </w:tc>
      </w:tr>
      <w:tr w:rsidR="00C630DC" w:rsidRPr="00C41819" w14:paraId="1761DD50" w14:textId="77777777" w:rsidTr="00E17F6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E17F6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E17F6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E17F6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1318589D"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54 indivíduos com intervalo de 7 dias. A avaliação ocorreu através do κ (≥0,5), </w:t>
            </w:r>
            <w:r w:rsidR="00021662">
              <w:rPr>
                <w:rFonts w:eastAsia="Times New Roman" w:cs="Arial"/>
                <w:color w:val="000000"/>
                <w:kern w:val="0"/>
                <w:sz w:val="20"/>
                <w:szCs w:val="20"/>
                <w:lang w:eastAsia="pt-BR"/>
                <w14:ligatures w14:val="none"/>
              </w:rPr>
              <w:t>ICC</w:t>
            </w:r>
            <w:r w:rsidRPr="00021662">
              <w:rPr>
                <w:rFonts w:eastAsia="Times New Roman" w:cs="Arial"/>
                <w:color w:val="000000"/>
                <w:kern w:val="0"/>
                <w:sz w:val="20"/>
                <w:szCs w:val="20"/>
                <w:vertAlign w:val="subscript"/>
                <w:lang w:eastAsia="pt-BR"/>
                <w14:ligatures w14:val="none"/>
              </w:rPr>
              <w:t>2,2</w:t>
            </w:r>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0A5DF495" w14:textId="2666F666"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908 para dor nas costas e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0,865, para dor no pescoço.</w:t>
            </w:r>
          </w:p>
        </w:tc>
      </w:tr>
      <w:tr w:rsidR="00C630DC" w:rsidRPr="00C41819" w14:paraId="534E58BC" w14:textId="77777777" w:rsidTr="00E17F6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E17F6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E17F6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E17F6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E17F6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2BC73123"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r w:rsidR="00021662" w:rsidRPr="00C41819">
              <w:rPr>
                <w:rFonts w:eastAsia="Times New Roman" w:cs="Arial"/>
                <w:kern w:val="0"/>
                <w:sz w:val="20"/>
                <w:szCs w:val="20"/>
                <w:lang w:eastAsia="pt-BR"/>
                <w14:ligatures w14:val="none"/>
              </w:rPr>
              <w:t>questionário</w:t>
            </w:r>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E17F6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E17F6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E17F6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E17F6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w:t>
            </w:r>
            <w:r w:rsidRPr="00C41819">
              <w:rPr>
                <w:rFonts w:eastAsia="Times New Roman" w:cs="Arial"/>
                <w:color w:val="000000"/>
                <w:kern w:val="0"/>
                <w:sz w:val="20"/>
                <w:szCs w:val="20"/>
                <w:lang w:eastAsia="pt-BR"/>
                <w14:ligatures w14:val="none"/>
              </w:rPr>
              <w:lastRenderedPageBreak/>
              <w:t xml:space="preserve">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E17F6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E17F6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E17F6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E17F6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65130FDE" w:rsidR="00C630DC" w:rsidRPr="00C41819" w:rsidRDefault="00C630DC" w:rsidP="00021662">
            <w:pPr>
              <w:spacing w:after="120"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total satisfatória;</w:t>
            </w:r>
          </w:p>
        </w:tc>
      </w:tr>
      <w:tr w:rsidR="00C630DC" w:rsidRPr="00C41819" w14:paraId="15DE934A" w14:textId="77777777" w:rsidTr="00E17F6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021662">
            <w:pPr>
              <w:spacing w:after="120"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E17F6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1889446F"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50 indivíduos com intervalo de 2 semanas. A avaliação ocorreu através do α (&gt;0,70), ICC (&gt;0,70), </w:t>
            </w:r>
            <w:r w:rsidR="00021662">
              <w:rPr>
                <w:rFonts w:eastAsia="Times New Roman" w:cs="Arial"/>
                <w:color w:val="000000"/>
                <w:kern w:val="0"/>
                <w:sz w:val="20"/>
                <w:szCs w:val="20"/>
                <w:lang w:eastAsia="pt-BR"/>
                <w14:ligatures w14:val="none"/>
              </w:rPr>
              <w:t>SEM</w:t>
            </w:r>
            <w:r w:rsidRPr="00C41819">
              <w:rPr>
                <w:rFonts w:eastAsia="Times New Roman" w:cs="Arial"/>
                <w:color w:val="000000"/>
                <w:kern w:val="0"/>
                <w:sz w:val="20"/>
                <w:szCs w:val="20"/>
                <w:lang w:eastAsia="pt-BR"/>
                <w14:ligatures w14:val="none"/>
              </w:rPr>
              <w:t xml:space="preserve"> e MD</w:t>
            </w:r>
            <w:r w:rsidR="00021662">
              <w:rPr>
                <w:rFonts w:eastAsia="Times New Roman" w:cs="Arial"/>
                <w:color w:val="000000"/>
                <w:kern w:val="0"/>
                <w:sz w:val="20"/>
                <w:szCs w:val="20"/>
                <w:lang w:eastAsia="pt-BR"/>
                <w14:ligatures w14:val="none"/>
              </w:rPr>
              <w:t>C</w:t>
            </w:r>
          </w:p>
        </w:tc>
        <w:tc>
          <w:tcPr>
            <w:tcW w:w="4550" w:type="dxa"/>
            <w:tcBorders>
              <w:top w:val="nil"/>
              <w:left w:val="nil"/>
              <w:bottom w:val="single" w:sz="4" w:space="0" w:color="auto"/>
              <w:right w:val="nil"/>
            </w:tcBorders>
            <w:shd w:val="clear" w:color="auto" w:fill="auto"/>
            <w:vAlign w:val="center"/>
            <w:hideMark/>
          </w:tcPr>
          <w:p w14:paraId="57208175" w14:textId="6436E08E" w:rsidR="00C630DC" w:rsidRPr="00C41819" w:rsidRDefault="00C630DC" w:rsidP="00021662">
            <w:pPr>
              <w:spacing w:after="120"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α entre 0,93 e 0,97, ICC entre 0,76 e 0,83, </w:t>
            </w:r>
            <w:r w:rsidR="00021662">
              <w:rPr>
                <w:rFonts w:eastAsia="Times New Roman" w:cs="Arial"/>
                <w:color w:val="000000"/>
                <w:kern w:val="0"/>
                <w:sz w:val="20"/>
                <w:szCs w:val="20"/>
                <w:lang w:eastAsia="pt-BR"/>
                <w14:ligatures w14:val="none"/>
              </w:rPr>
              <w:t>SEM</w:t>
            </w:r>
            <w:r w:rsidRPr="00C41819">
              <w:rPr>
                <w:rFonts w:eastAsia="Times New Roman" w:cs="Arial"/>
                <w:color w:val="000000"/>
                <w:kern w:val="0"/>
                <w:sz w:val="20"/>
                <w:szCs w:val="20"/>
                <w:lang w:eastAsia="pt-BR"/>
                <w14:ligatures w14:val="none"/>
              </w:rPr>
              <w:t xml:space="preserve"> entre 0,72 e 7,08 e MD</w:t>
            </w:r>
            <w:r w:rsidR="00021662">
              <w:rPr>
                <w:rFonts w:eastAsia="Times New Roman" w:cs="Arial"/>
                <w:color w:val="000000"/>
                <w:kern w:val="0"/>
                <w:sz w:val="20"/>
                <w:szCs w:val="20"/>
                <w:lang w:eastAsia="pt-BR"/>
                <w14:ligatures w14:val="none"/>
              </w:rPr>
              <w:t>C</w:t>
            </w:r>
            <w:r w:rsidRPr="00C41819">
              <w:rPr>
                <w:rFonts w:eastAsia="Times New Roman" w:cs="Arial"/>
                <w:color w:val="000000"/>
                <w:kern w:val="0"/>
                <w:sz w:val="20"/>
                <w:szCs w:val="20"/>
                <w:lang w:eastAsia="pt-BR"/>
                <w14:ligatures w14:val="none"/>
              </w:rPr>
              <w:t xml:space="preserve"> entre 1,99 e 19,62</w:t>
            </w:r>
          </w:p>
        </w:tc>
      </w:tr>
      <w:tr w:rsidR="00C630DC" w:rsidRPr="00C41819" w14:paraId="11AF7674" w14:textId="77777777" w:rsidTr="00E17F6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E17F6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E17F6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E17F6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E17F6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E17F6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1FACB44B"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r w:rsidR="00021662">
              <w:rPr>
                <w:rFonts w:eastAsia="Times New Roman" w:cs="Arial"/>
                <w:color w:val="000000"/>
                <w:kern w:val="0"/>
                <w:sz w:val="20"/>
                <w:szCs w:val="20"/>
                <w:lang w:eastAsia="pt-BR"/>
                <w14:ligatures w14:val="none"/>
              </w:rPr>
              <w:t xml:space="preserve">ICC </w:t>
            </w:r>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2AC24DC9"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C&gt;50% e κ&gt;0,4. A intensidade da dor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828 para dor nas costas e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0,824 para dor no pescoço.</w:t>
            </w:r>
          </w:p>
        </w:tc>
      </w:tr>
      <w:tr w:rsidR="00C630DC" w:rsidRPr="00C41819" w14:paraId="0BD4D32F" w14:textId="77777777" w:rsidTr="00E17F6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E17F6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E17F6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E17F6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0E13EC69"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94 indivíduos com intervalo de 7 dias no formato presencial (n=89) e virtual (n=105). A avaliação ocorreu através do %C (&gt;50%), κ (&gt;0,4) e </w:t>
            </w:r>
            <w:r w:rsidR="00021662">
              <w:rPr>
                <w:rFonts w:eastAsia="Times New Roman" w:cs="Arial"/>
                <w:color w:val="000000"/>
                <w:kern w:val="0"/>
                <w:sz w:val="20"/>
                <w:szCs w:val="20"/>
                <w:lang w:eastAsia="pt-BR"/>
                <w14:ligatures w14:val="none"/>
              </w:rPr>
              <w:t>ICC</w:t>
            </w:r>
            <w:r w:rsidRPr="00021662">
              <w:rPr>
                <w:rFonts w:eastAsia="Times New Roman" w:cs="Arial"/>
                <w:color w:val="000000"/>
                <w:kern w:val="0"/>
                <w:sz w:val="20"/>
                <w:szCs w:val="20"/>
                <w:vertAlign w:val="subscript"/>
                <w:lang w:eastAsia="pt-BR"/>
                <w14:ligatures w14:val="none"/>
              </w:rPr>
              <w:t>2,2</w:t>
            </w:r>
            <w:r w:rsidRPr="00C41819">
              <w:rPr>
                <w:rFonts w:eastAsia="Times New Roman" w:cs="Arial"/>
                <w:color w:val="000000"/>
                <w:kern w:val="0"/>
                <w:sz w:val="20"/>
                <w:szCs w:val="20"/>
                <w:lang w:eastAsia="pt-BR"/>
                <w14:ligatures w14:val="none"/>
              </w:rPr>
              <w:t xml:space="preserve">, </w:t>
            </w:r>
            <w:r w:rsidR="00021662">
              <w:rPr>
                <w:rFonts w:eastAsia="Times New Roman" w:cs="Arial"/>
                <w:color w:val="000000"/>
                <w:kern w:val="0"/>
                <w:sz w:val="20"/>
                <w:szCs w:val="20"/>
                <w:lang w:eastAsia="pt-BR"/>
                <w14:ligatures w14:val="none"/>
              </w:rPr>
              <w:t>SEM</w:t>
            </w:r>
            <w:r w:rsidRPr="00C41819">
              <w:rPr>
                <w:rFonts w:eastAsia="Times New Roman" w:cs="Arial"/>
                <w:color w:val="000000"/>
                <w:kern w:val="0"/>
                <w:sz w:val="20"/>
                <w:szCs w:val="20"/>
                <w:lang w:eastAsia="pt-BR"/>
                <w14:ligatures w14:val="none"/>
              </w:rPr>
              <w:t>, MD</w:t>
            </w:r>
            <w:r w:rsidR="00021662">
              <w:rPr>
                <w:rFonts w:eastAsia="Times New Roman" w:cs="Arial"/>
                <w:color w:val="000000"/>
                <w:kern w:val="0"/>
                <w:sz w:val="20"/>
                <w:szCs w:val="20"/>
                <w:lang w:eastAsia="pt-BR"/>
                <w14:ligatures w14:val="none"/>
              </w:rPr>
              <w:t>C</w:t>
            </w:r>
          </w:p>
        </w:tc>
        <w:tc>
          <w:tcPr>
            <w:tcW w:w="4550" w:type="dxa"/>
            <w:tcBorders>
              <w:top w:val="nil"/>
              <w:left w:val="nil"/>
              <w:bottom w:val="nil"/>
              <w:right w:val="nil"/>
            </w:tcBorders>
            <w:shd w:val="clear" w:color="auto" w:fill="auto"/>
            <w:vAlign w:val="center"/>
            <w:hideMark/>
          </w:tcPr>
          <w:p w14:paraId="663A5226" w14:textId="42E02F63"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C&gt;50% e κ&gt;0,4. A intensidade da dor nas costas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0,595, SEM=1,26cm e MD</w:t>
            </w:r>
            <w:r w:rsidR="00021662">
              <w:rPr>
                <w:rFonts w:eastAsia="Times New Roman" w:cs="Arial"/>
                <w:color w:val="000000"/>
                <w:kern w:val="0"/>
                <w:sz w:val="20"/>
                <w:szCs w:val="20"/>
                <w:lang w:eastAsia="pt-BR"/>
                <w14:ligatures w14:val="none"/>
              </w:rPr>
              <w:t>C</w:t>
            </w:r>
            <w:r w:rsidRPr="00C41819">
              <w:rPr>
                <w:rFonts w:eastAsia="Times New Roman" w:cs="Arial"/>
                <w:color w:val="000000"/>
                <w:kern w:val="0"/>
                <w:sz w:val="20"/>
                <w:szCs w:val="20"/>
                <w:lang w:eastAsia="pt-BR"/>
                <w14:ligatures w14:val="none"/>
              </w:rPr>
              <w:t xml:space="preserve">=2,48cm. A intensidade de dor no pescoço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0,479, SEM=1,68cm e MD</w:t>
            </w:r>
            <w:r w:rsidR="00021662">
              <w:rPr>
                <w:rFonts w:eastAsia="Times New Roman" w:cs="Arial"/>
                <w:color w:val="000000"/>
                <w:kern w:val="0"/>
                <w:sz w:val="20"/>
                <w:szCs w:val="20"/>
                <w:lang w:eastAsia="pt-BR"/>
                <w14:ligatures w14:val="none"/>
              </w:rPr>
              <w:t>C</w:t>
            </w:r>
            <w:r w:rsidRPr="00C41819">
              <w:rPr>
                <w:rFonts w:eastAsia="Times New Roman" w:cs="Arial"/>
                <w:color w:val="000000"/>
                <w:kern w:val="0"/>
                <w:sz w:val="20"/>
                <w:szCs w:val="20"/>
                <w:lang w:eastAsia="pt-BR"/>
                <w14:ligatures w14:val="none"/>
              </w:rPr>
              <w:t>=3,10cm.</w:t>
            </w:r>
          </w:p>
        </w:tc>
      </w:tr>
      <w:tr w:rsidR="00C630DC" w:rsidRPr="00C41819" w14:paraId="2E7EBAF9" w14:textId="77777777" w:rsidTr="00E17F6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E17F6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D80B3C5"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w:t>
            </w:r>
            <w:r w:rsidR="00021662">
              <w:rPr>
                <w:rFonts w:eastAsia="Times New Roman" w:cs="Arial"/>
                <w:color w:val="000000"/>
                <w:kern w:val="0"/>
                <w:sz w:val="20"/>
                <w:szCs w:val="20"/>
                <w:lang w:eastAsia="pt-BR"/>
                <w14:ligatures w14:val="none"/>
              </w:rPr>
              <w:t>S</w:t>
            </w:r>
            <w:r w:rsidRPr="00C41819">
              <w:rPr>
                <w:rFonts w:eastAsia="Times New Roman" w:cs="Arial"/>
                <w:color w:val="000000"/>
                <w:kern w:val="0"/>
                <w:sz w:val="20"/>
                <w:szCs w:val="20"/>
                <w:lang w:eastAsia="pt-BR"/>
                <w14:ligatures w14:val="none"/>
              </w:rPr>
              <w:t xml:space="preserve">E,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w:t>
            </w:r>
            <w:r w:rsidR="00021662">
              <w:rPr>
                <w:rFonts w:eastAsia="Times New Roman" w:cs="Arial"/>
                <w:color w:val="000000"/>
                <w:kern w:val="0"/>
                <w:sz w:val="20"/>
                <w:szCs w:val="20"/>
                <w:lang w:eastAsia="pt-BR"/>
                <w14:ligatures w14:val="none"/>
              </w:rPr>
              <w:t xml:space="preserve"> e</w:t>
            </w:r>
            <w:r w:rsidRPr="00C41819">
              <w:rPr>
                <w:rFonts w:eastAsia="Times New Roman" w:cs="Arial"/>
                <w:color w:val="000000"/>
                <w:kern w:val="0"/>
                <w:sz w:val="20"/>
                <w:szCs w:val="20"/>
                <w:lang w:eastAsia="pt-BR"/>
                <w14:ligatures w14:val="none"/>
              </w:rPr>
              <w:t xml:space="preserve"> teste dos postos de sinais de Wilcoxon.0,5)</w:t>
            </w:r>
          </w:p>
        </w:tc>
        <w:tc>
          <w:tcPr>
            <w:tcW w:w="4550" w:type="dxa"/>
            <w:tcBorders>
              <w:top w:val="single" w:sz="4" w:space="0" w:color="auto"/>
              <w:left w:val="nil"/>
              <w:bottom w:val="nil"/>
              <w:right w:val="nil"/>
            </w:tcBorders>
            <w:shd w:val="clear" w:color="auto" w:fill="auto"/>
            <w:vAlign w:val="center"/>
            <w:hideMark/>
          </w:tcPr>
          <w:p w14:paraId="6980ECBB" w14:textId="69593013"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w:t>
            </w:r>
            <w:r w:rsidR="00021662">
              <w:rPr>
                <w:rFonts w:eastAsia="Times New Roman" w:cs="Arial"/>
                <w:color w:val="000000"/>
                <w:kern w:val="0"/>
                <w:sz w:val="20"/>
                <w:szCs w:val="20"/>
                <w:lang w:eastAsia="pt-BR"/>
                <w14:ligatures w14:val="none"/>
              </w:rPr>
              <w:t>SE</w:t>
            </w:r>
            <w:r w:rsidRPr="00C41819">
              <w:rPr>
                <w:rFonts w:eastAsia="Times New Roman" w:cs="Arial"/>
                <w:color w:val="000000"/>
                <w:kern w:val="0"/>
                <w:sz w:val="20"/>
                <w:szCs w:val="20"/>
                <w:lang w:eastAsia="pt-BR"/>
                <w14:ligatures w14:val="none"/>
              </w:rPr>
              <w:t xml:space="preserve"> variaram respectivamente de 74,5% a 100% e 0,000 a 0,138. A intensidade da dor nas costas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716. A intensidade de dor no pescoço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944. A pontuação total do BackPEI apresentou </w:t>
            </w:r>
            <w:r w:rsidR="00021662">
              <w:rPr>
                <w:rFonts w:eastAsia="Times New Roman" w:cs="Arial"/>
                <w:color w:val="000000"/>
                <w:kern w:val="0"/>
                <w:sz w:val="20"/>
                <w:szCs w:val="20"/>
                <w:lang w:eastAsia="pt-BR"/>
                <w14:ligatures w14:val="none"/>
              </w:rPr>
              <w:t>ICC</w:t>
            </w:r>
            <w:r w:rsidRPr="00C41819">
              <w:rPr>
                <w:rFonts w:eastAsia="Times New Roman" w:cs="Arial"/>
                <w:color w:val="000000"/>
                <w:kern w:val="0"/>
                <w:sz w:val="20"/>
                <w:szCs w:val="20"/>
                <w:lang w:eastAsia="pt-BR"/>
                <w14:ligatures w14:val="none"/>
              </w:rPr>
              <w:t xml:space="preserve">=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E17F6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E17F6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243FDF">
          <w:headerReference w:type="even" r:id="rId11"/>
          <w:headerReference w:type="default" r:id="rId12"/>
          <w:pgSz w:w="16838" w:h="11906" w:orient="landscape"/>
          <w:pgMar w:top="720" w:right="720" w:bottom="720" w:left="720" w:header="708" w:footer="708" w:gutter="0"/>
          <w:cols w:space="708"/>
          <w:titlePg/>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65924159" w14:textId="77777777" w:rsidR="00D50F64" w:rsidRDefault="00D50F64" w:rsidP="00D50F64">
      <w:pPr>
        <w:ind w:firstLine="0"/>
      </w:pPr>
      <w:r>
        <w:lastRenderedPageBreak/>
        <w:t xml:space="preserve">espanhol é desenvolvida em 2021 a partir da versão em português do BackPEI já considerando o sistema de pontuação </w:t>
      </w:r>
      <w:r>
        <w:fldChar w:fldCharType="begin"/>
      </w:r>
      <w:r>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220253">
        <w:rPr>
          <w:rFonts w:cs="Arial"/>
          <w:kern w:val="0"/>
        </w:rPr>
        <w:t xml:space="preserve">(Miñana-Signes </w:t>
      </w:r>
      <w:r w:rsidRPr="00220253">
        <w:rPr>
          <w:rFonts w:cs="Arial"/>
          <w:i/>
          <w:iCs/>
          <w:kern w:val="0"/>
        </w:rPr>
        <w:t>et al.</w:t>
      </w:r>
      <w:r w:rsidRPr="00220253">
        <w:rPr>
          <w:rFonts w:cs="Arial"/>
          <w:kern w:val="0"/>
        </w:rPr>
        <w:t>, 2021)</w:t>
      </w:r>
      <w:r>
        <w:fldChar w:fldCharType="end"/>
      </w:r>
      <w:r>
        <w:t xml:space="preserve">. Em 2022, tendo como base as versões em português do BackPEI e BackPEI-A foi desenvolvido um novo sistema de medição, o </w:t>
      </w:r>
      <w:proofErr w:type="spellStart"/>
      <w:r>
        <w:t>BackPEI-CA</w:t>
      </w:r>
      <w:proofErr w:type="spellEnd"/>
      <w:r>
        <w:t xml:space="preserve">. Este é destinado a crianças e adolescentes e tem como objeto de medição as dores nas costas e pescoço e seus fatores de risco, incluindo o uso de dispositivos móveis e a aplicação remota do questionário. Esta nova versão foi desenvolvida em português e foi traduzida, tendo também uma versão em inglês </w:t>
      </w:r>
      <w:r>
        <w:fldChar w:fldCharType="begin"/>
      </w:r>
      <w:r>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B14AD2">
        <w:rPr>
          <w:rFonts w:cs="Arial"/>
          <w:kern w:val="0"/>
        </w:rPr>
        <w:t xml:space="preserve">(Da Rosa </w:t>
      </w:r>
      <w:r w:rsidRPr="00B14AD2">
        <w:rPr>
          <w:rFonts w:cs="Arial"/>
          <w:i/>
          <w:iCs/>
          <w:kern w:val="0"/>
        </w:rPr>
        <w:t>et al.</w:t>
      </w:r>
      <w:r w:rsidRPr="00B14AD2">
        <w:rPr>
          <w:rFonts w:cs="Arial"/>
          <w:kern w:val="0"/>
        </w:rPr>
        <w:t>, 2022)</w:t>
      </w:r>
      <w:r>
        <w:fldChar w:fldCharType="end"/>
      </w:r>
      <w:r>
        <w:t xml:space="preserve">. Posteriormente, em 2023, o BackPEI-A foi atualizado passando a abranger também o uso de dispositivos móveis como um fator de risco, além da possibilidade de aplicação digital </w:t>
      </w:r>
      <w:r>
        <w:fldChar w:fldCharType="begin"/>
      </w:r>
      <w:r>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B14AD2">
        <w:rPr>
          <w:rFonts w:cs="Arial"/>
          <w:kern w:val="0"/>
        </w:rPr>
        <w:t xml:space="preserve">(Candotti </w:t>
      </w:r>
      <w:r w:rsidRPr="00B14AD2">
        <w:rPr>
          <w:rFonts w:cs="Arial"/>
          <w:i/>
          <w:iCs/>
          <w:kern w:val="0"/>
        </w:rPr>
        <w:t>et al.</w:t>
      </w:r>
      <w:r w:rsidRPr="00B14AD2">
        <w:rPr>
          <w:rFonts w:cs="Arial"/>
          <w:kern w:val="0"/>
        </w:rPr>
        <w:t>, 2023)</w:t>
      </w:r>
      <w:r>
        <w:fldChar w:fldCharType="end"/>
      </w:r>
      <w:r>
        <w:t>.</w:t>
      </w:r>
    </w:p>
    <w:p w14:paraId="0D71E55A" w14:textId="77777777" w:rsidR="00D50F64" w:rsidRDefault="00D50F64" w:rsidP="00D50F6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para encontra-lo mas não obtivemos sucess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65785CAC" w14:textId="77777777" w:rsidR="00D50F64" w:rsidRDefault="00D50F64" w:rsidP="00D50F6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751A8C5A" w14:textId="55C3F50B" w:rsidR="00D50F64" w:rsidRDefault="00D50F64" w:rsidP="00D50F6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r>
        <w:br w:type="page"/>
      </w:r>
    </w:p>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anchor distT="0" distB="0" distL="114300" distR="114300" simplePos="0" relativeHeight="251658240" behindDoc="0" locked="0" layoutInCell="1" allowOverlap="1" wp14:anchorId="0E5A30A3" wp14:editId="488FA72E">
            <wp:simplePos x="0" y="0"/>
            <wp:positionH relativeFrom="column">
              <wp:posOffset>1242</wp:posOffset>
            </wp:positionH>
            <wp:positionV relativeFrom="paragraph">
              <wp:posOffset>1242</wp:posOffset>
            </wp:positionV>
            <wp:extent cx="5760085" cy="6614580"/>
            <wp:effectExtent l="0" t="0" r="0" b="0"/>
            <wp:wrapTopAndBottom/>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14:sizeRelH relativeFrom="page">
              <wp14:pctWidth>0</wp14:pctWidth>
            </wp14:sizeRelH>
            <wp14:sizeRelV relativeFrom="page">
              <wp14:pctHeight>0</wp14:pctHeight>
            </wp14:sizeRelV>
          </wp:anchor>
        </w:drawing>
      </w:r>
    </w:p>
    <w:p w14:paraId="227007AE" w14:textId="7BCB74FB"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lastRenderedPageBreak/>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6C734C">
        <w:t>,</w:t>
      </w:r>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Houve também alguma diferença entre as perguntas feitas ao painel que refletem as diferenças entre as diferentes versões do instrumento. Entretanto, a validade de conteúdo aplicada no BackPEI difere da aplicada ao BABAQ, pois parece estar mais voltada para aspectos operacionais do questionário como o uso de fotografias e a redação dos itens.</w:t>
      </w:r>
    </w:p>
    <w:p w14:paraId="770DDDDE" w14:textId="6C1CBC5E"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rsidR="002D62F0">
        <w:t xml:space="preserve">entre as aplicaçõe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 outras</w:t>
      </w:r>
      <w:r w:rsidR="002D62F0">
        <w:t>,</w:t>
      </w:r>
      <w:r>
        <w:t xml:space="preserve">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w:t>
      </w:r>
      <w:r w:rsidR="002D62F0">
        <w:t>ICC</w:t>
      </w:r>
      <w:r w:rsidR="001D60F5">
        <w:t xml:space="preserve">)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w:t>
      </w:r>
      <w:r w:rsidR="002D62F0">
        <w:t>ICC</w:t>
      </w:r>
      <w:r w:rsidR="007E59BB">
        <w:t xml:space="preserve">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w:t>
      </w:r>
      <w:r>
        <w:lastRenderedPageBreak/>
        <w:t>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E2CBB36" w:rsidR="00CF043C" w:rsidRPr="00CF043C" w:rsidRDefault="00CF043C" w:rsidP="00CF043C">
      <w:r w:rsidRPr="00CF043C">
        <w:t xml:space="preserve">Os fatores de riscos que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w:t>
      </w:r>
      <w:r w:rsidR="0094544A">
        <w:lastRenderedPageBreak/>
        <w:t>“</w:t>
      </w:r>
      <w:r w:rsidRPr="00CF043C">
        <w:t>comportamental</w:t>
      </w:r>
      <w:r w:rsidR="0094544A">
        <w:t>”</w:t>
      </w:r>
      <w:r w:rsidRPr="00CF043C">
        <w:t xml:space="preserve">,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cem, portanto, aspectos menos relevantes do sistema de medição assim como massa corporal, estatura e profissão.</w:t>
      </w:r>
    </w:p>
    <w:p w14:paraId="712560CC" w14:textId="4ECB7CC7" w:rsidR="00CF043C" w:rsidRPr="00CF043C" w:rsidRDefault="00CF043C" w:rsidP="00CF043C">
      <w:r w:rsidRPr="00CF043C">
        <w:t xml:space="preserve">Nenhum dos artigos apresenta uma caracterização de dor e seus elementos. Quanto à região da dor, a definição </w:t>
      </w:r>
      <w:r w:rsidR="0094544A">
        <w:t>não aparece</w:t>
      </w:r>
      <w:r w:rsidRPr="00CF043C">
        <w:t xml:space="preserve">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w:t>
      </w:r>
      <w:r w:rsidR="0094544A">
        <w:t>objetiva</w:t>
      </w:r>
      <w:r w:rsidRPr="00CF043C">
        <w:t xml:space="preserve">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w:t>
      </w:r>
      <w:r>
        <w:lastRenderedPageBreak/>
        <w:t>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65EB0DF"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xml:space="preserve"> </w:t>
      </w:r>
      <w:r>
        <w:t xml:space="preserve">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1A30D2C4"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w:t>
      </w:r>
      <w:r w:rsidR="00CF043C">
        <w:rPr>
          <w:rFonts w:cs="Arial"/>
          <w:kern w:val="0"/>
        </w:rPr>
        <w:t xml:space="preserve"> </w:t>
      </w:r>
      <w:proofErr w:type="spellStart"/>
      <w:r w:rsidR="0006037C">
        <w:rPr>
          <w:rFonts w:cs="Arial"/>
          <w:kern w:val="0"/>
        </w:rPr>
        <w:t>de</w:t>
      </w:r>
      <w:r w:rsidR="00CF043C">
        <w:rPr>
          <w:rFonts w:cs="Arial"/>
          <w:kern w:val="0"/>
        </w:rPr>
        <w:t>mo</w:t>
      </w:r>
      <w:r w:rsidR="0006037C">
        <w:rPr>
          <w:rFonts w:cs="Arial"/>
          <w:kern w:val="0"/>
        </w:rPr>
        <w:t>n</w:t>
      </w:r>
      <w:r w:rsidR="00CF043C">
        <w:rPr>
          <w:rFonts w:cs="Arial"/>
          <w:kern w:val="0"/>
        </w:rPr>
        <w:t>stra</w:t>
      </w:r>
      <w:r w:rsidR="0006037C">
        <w:rPr>
          <w:rFonts w:cs="Arial"/>
          <w:kern w:val="0"/>
        </w:rPr>
        <w:t>bdo</w:t>
      </w:r>
      <w:proofErr w:type="spellEnd"/>
      <w:r w:rsidR="00CF043C">
        <w:rPr>
          <w:rFonts w:cs="Arial"/>
          <w:kern w:val="0"/>
        </w:rPr>
        <w:t xml:space="preserve">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 xml:space="preserve">permitir a avaliação de vários conceitos através de um único questionário, o que </w:t>
      </w:r>
      <w:r w:rsidR="00D46684">
        <w:lastRenderedPageBreak/>
        <w:t>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 xml:space="preserve">diferentes categorias como opções de representação: todos os </w:t>
      </w:r>
      <w:r w:rsidR="00220DF0">
        <w:lastRenderedPageBreak/>
        <w:t>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072D78F" w14:textId="77777777" w:rsidR="0072498C" w:rsidRPr="00204E4C" w:rsidRDefault="0072498C" w:rsidP="0072498C">
      <w:pPr>
        <w:pStyle w:val="Legenda"/>
      </w:pPr>
      <w:bookmarkStart w:id="6" w:name="_Ref197680962"/>
      <w:r>
        <w:t xml:space="preserve">Figura </w:t>
      </w:r>
      <w:r>
        <w:fldChar w:fldCharType="begin"/>
      </w:r>
      <w:r>
        <w:instrText xml:space="preserve"> SEQ Figura \* ARABIC </w:instrText>
      </w:r>
      <w:r>
        <w:fldChar w:fldCharType="separate"/>
      </w:r>
      <w:r>
        <w:rPr>
          <w:noProof/>
        </w:rPr>
        <w:t>3</w:t>
      </w:r>
      <w:r>
        <w:rPr>
          <w:noProof/>
        </w:rPr>
        <w:fldChar w:fldCharType="end"/>
      </w:r>
      <w:bookmarkEnd w:id="6"/>
      <w:r>
        <w:t xml:space="preserve"> - Exemplo de item com frequências como alternativa</w:t>
      </w:r>
    </w:p>
    <w:p w14:paraId="2F1665DA" w14:textId="77777777" w:rsidR="007F2522" w:rsidRDefault="007F2522" w:rsidP="0072498C">
      <w:pPr>
        <w:keepNext/>
        <w:spacing w:after="240"/>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500380"/>
                    </a:xfrm>
                    <a:prstGeom prst="rect">
                      <a:avLst/>
                    </a:prstGeom>
                  </pic:spPr>
                </pic:pic>
              </a:graphicData>
            </a:graphic>
          </wp:inline>
        </w:drawing>
      </w:r>
    </w:p>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lastRenderedPageBreak/>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48AB6D2B"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w:t>
      </w:r>
      <w:r w:rsidR="00F1622D">
        <w:t>7</w:t>
      </w:r>
      <w:r>
        <w:t>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1E86D1D"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 xml:space="preserve">toda avaliação realizada a partir dos </w:t>
      </w:r>
      <w:r w:rsidR="004002F8">
        <w:lastRenderedPageBreak/>
        <w:t>resultados da medição avalia, em alguma medida, a representação como</w:t>
      </w:r>
      <w:r w:rsidR="00B70724">
        <w:t xml:space="preserve"> </w:t>
      </w:r>
      <w:r w:rsidR="004002F8">
        <w:t>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lastRenderedPageBreak/>
        <w:t>Procedimentos</w:t>
      </w:r>
    </w:p>
    <w:p w14:paraId="6A313E65" w14:textId="4BAA60F6" w:rsidR="0062415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1C099A7B" w14:textId="77777777" w:rsidR="00A0787E" w:rsidRDefault="00A0787E" w:rsidP="00A0787E">
      <w:pPr>
        <w:pStyle w:val="Legenda"/>
      </w:pPr>
      <w:bookmarkStart w:id="7" w:name="_Ref197766710"/>
      <w:r>
        <w:t xml:space="preserve">Figura </w:t>
      </w:r>
      <w:r>
        <w:fldChar w:fldCharType="begin"/>
      </w:r>
      <w:r>
        <w:instrText xml:space="preserve"> SEQ Figura \* ARABIC </w:instrText>
      </w:r>
      <w:r>
        <w:fldChar w:fldCharType="separate"/>
      </w:r>
      <w:r>
        <w:rPr>
          <w:noProof/>
        </w:rPr>
        <w:t>4</w:t>
      </w:r>
      <w:r>
        <w:rPr>
          <w:noProof/>
        </w:rPr>
        <w:fldChar w:fldCharType="end"/>
      </w:r>
      <w:bookmarkEnd w:id="7"/>
      <w:r>
        <w:t xml:space="preserve"> - Escala Visual Analógica da intensidade da dor</w:t>
      </w:r>
    </w:p>
    <w:p w14:paraId="42A18F70" w14:textId="77777777" w:rsidR="002C6992" w:rsidRDefault="002C6992" w:rsidP="00A0787E">
      <w:pPr>
        <w:keepNext/>
        <w:spacing w:after="240"/>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9322" cy="1305107"/>
                    </a:xfrm>
                    <a:prstGeom prst="rect">
                      <a:avLst/>
                    </a:prstGeom>
                  </pic:spPr>
                </pic:pic>
              </a:graphicData>
            </a:graphic>
          </wp:inline>
        </w:drawing>
      </w:r>
    </w:p>
    <w:p w14:paraId="713C37E9" w14:textId="0CAEC0E3"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w:t>
      </w:r>
      <w:r w:rsidR="009B4CA5">
        <w:lastRenderedPageBreak/>
        <w:t>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3DE204E2" w14:textId="77777777" w:rsidR="00A0787E" w:rsidRDefault="00A0787E" w:rsidP="00A0787E">
      <w:pPr>
        <w:pStyle w:val="Legenda"/>
      </w:pPr>
      <w:bookmarkStart w:id="8" w:name="_Ref197768161"/>
      <w:r>
        <w:t xml:space="preserve">Figura </w:t>
      </w:r>
      <w:r>
        <w:fldChar w:fldCharType="begin"/>
      </w:r>
      <w:r>
        <w:instrText xml:space="preserve"> SEQ Figura \* ARABIC </w:instrText>
      </w:r>
      <w:r>
        <w:fldChar w:fldCharType="separate"/>
      </w:r>
      <w:r>
        <w:rPr>
          <w:noProof/>
        </w:rPr>
        <w:t>5</w:t>
      </w:r>
      <w:r>
        <w:rPr>
          <w:noProof/>
        </w:rPr>
        <w:fldChar w:fldCharType="end"/>
      </w:r>
      <w:bookmarkEnd w:id="8"/>
      <w:r>
        <w:t xml:space="preserve"> - Medição dos hábitos posturais através de fotografia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6"/>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7"/>
                          <a:stretch>
                            <a:fillRect/>
                          </a:stretch>
                        </pic:blipFill>
                        <pic:spPr>
                          <a:xfrm>
                            <a:off x="0" y="2305958"/>
                            <a:ext cx="7116168" cy="1924319"/>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3B810241" w14:textId="640928E0" w:rsidR="009B4CA5" w:rsidRPr="009B4CA5" w:rsidRDefault="00495AA7" w:rsidP="00A0787E">
      <w:pPr>
        <w:spacing w:before="240"/>
      </w:pPr>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proofErr w:type="spellStart"/>
      <w:r>
        <w:t>AVD</w:t>
      </w:r>
      <w:r w:rsidR="00EE6DE6">
        <w:t>s</w:t>
      </w:r>
      <w:proofErr w:type="spellEnd"/>
      <w:r>
        <w:t xml:space="preserve"> 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w:t>
      </w:r>
      <w:r w:rsidR="00E16663">
        <w:lastRenderedPageBreak/>
        <w:t xml:space="preserve">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7C73EC95" w14:textId="0D77D575" w:rsidR="00A0787E" w:rsidRDefault="009401AC" w:rsidP="00A0787E">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r w:rsidR="00A0787E">
        <w:br w:type="page"/>
      </w:r>
    </w:p>
    <w:p w14:paraId="7959A6D1" w14:textId="77777777" w:rsidR="00A0787E" w:rsidRDefault="00A0787E" w:rsidP="00A0787E">
      <w:pPr>
        <w:pStyle w:val="Legenda"/>
      </w:pPr>
      <w:bookmarkStart w:id="9" w:name="_Ref197785888"/>
      <w:bookmarkStart w:id="10" w:name="_Ref197785880"/>
      <w:r>
        <w:lastRenderedPageBreak/>
        <w:t xml:space="preserve">Figura </w:t>
      </w:r>
      <w:r>
        <w:fldChar w:fldCharType="begin"/>
      </w:r>
      <w:r>
        <w:instrText xml:space="preserve"> SEQ Figura \* ARABIC </w:instrText>
      </w:r>
      <w:r>
        <w:fldChar w:fldCharType="separate"/>
      </w:r>
      <w:r>
        <w:rPr>
          <w:noProof/>
        </w:rPr>
        <w:t>6</w:t>
      </w:r>
      <w:r>
        <w:rPr>
          <w:noProof/>
        </w:rPr>
        <w:fldChar w:fldCharType="end"/>
      </w:r>
      <w:bookmarkEnd w:id="9"/>
      <w:r>
        <w:t xml:space="preserve"> - D</w:t>
      </w:r>
      <w:r w:rsidRPr="00666E71">
        <w:t>esign gráfico para apoio aos itens relativos à dor</w:t>
      </w:r>
      <w:bookmarkEnd w:id="10"/>
    </w:p>
    <w:p w14:paraId="6183BC31" w14:textId="77777777" w:rsidR="00577186" w:rsidRDefault="00577186" w:rsidP="00A0787E">
      <w:pPr>
        <w:keepNext/>
        <w:ind w:firstLine="0"/>
        <w:jc w:val="center"/>
      </w:pPr>
      <w:r w:rsidRPr="00577186">
        <w:rPr>
          <w:noProof/>
        </w:rPr>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A0787E" w:rsidRDefault="00AD5B1B" w:rsidP="00AD5B1B">
      <w:r w:rsidRPr="00320814">
        <w:t>Embora essa avaliação não seja inerente ao processo de medição, sua aplicação parece estar relacionada às heurísticas próprias da ciência da saúde e, consequentemente, à clinimetria. A caracterização, por exemplo, pode ocorrer de 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 xml:space="preserve">Outra abordagem consiste na </w:t>
      </w:r>
      <w:r w:rsidRPr="00320814">
        <w:lastRenderedPageBreak/>
        <w:t>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5650614E"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w:t>
      </w:r>
    </w:p>
    <w:p w14:paraId="461E3D4C" w14:textId="287E3661"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A0787E">
        <w:instrText xml:space="preserve"> ADDIN ZOTERO_ITEM CSL_CITATION {"citationID":"OfAZeiSx","properties":{"formattedCitation":"(Mokkink, L. B. {\\i{}et al.}, 2010a)","plainCitation":"(Mokkink, L. B. et al., 2010a)","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 B."},{"family":"Terwee","given":"Caroline B"},{"family":"Patrick","given":"Donald L."},{"family":"Alonso","given":"Jordi"},{"family":"Stratford","given":"Paul W."},{"family":"Knol","given":"Dirk L."},{"family":"Bouter","given":"Lex M."}],"issued":{"date-parts":[["2010"]]}}}],"schema":"https://github.com/citation-style-language/schema/raw/master/csl-citation.json"} </w:instrText>
      </w:r>
      <w:r w:rsidR="00BB2701">
        <w:fldChar w:fldCharType="separate"/>
      </w:r>
      <w:r w:rsidR="00A0787E" w:rsidRPr="00A0787E">
        <w:rPr>
          <w:rFonts w:cs="Arial"/>
          <w:kern w:val="0"/>
        </w:rPr>
        <w:t xml:space="preserve">(Mokkink, L. B. </w:t>
      </w:r>
      <w:r w:rsidR="00A0787E" w:rsidRPr="00A0787E">
        <w:rPr>
          <w:rFonts w:cs="Arial"/>
          <w:i/>
          <w:iCs/>
          <w:kern w:val="0"/>
        </w:rPr>
        <w:t>et al.</w:t>
      </w:r>
      <w:r w:rsidR="00A0787E" w:rsidRPr="00A0787E">
        <w:rPr>
          <w:rFonts w:cs="Arial"/>
          <w:kern w:val="0"/>
        </w:rPr>
        <w:t>, 2010a)</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w:t>
      </w:r>
      <w:r w:rsidRPr="00320814">
        <w:lastRenderedPageBreak/>
        <w:t>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22973D28"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00A0787E">
        <w:instrText xml:space="preserve"> ADDIN ZOTERO_ITEM CSL_CITATION {"citationID":"KNrrMdFS","properties":{"formattedCitation":"(Mokkink, L. B. {\\i{}et al.}, 2010b, p. 743)","plainCitation":"(Mokkink, L. B. et al., 2010b,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00A0787E" w:rsidRPr="00A0787E">
        <w:rPr>
          <w:rFonts w:cs="Arial"/>
          <w:kern w:val="0"/>
        </w:rPr>
        <w:t xml:space="preserve">(Mokkink, L. B. </w:t>
      </w:r>
      <w:r w:rsidR="00A0787E" w:rsidRPr="00A0787E">
        <w:rPr>
          <w:rFonts w:cs="Arial"/>
          <w:i/>
          <w:iCs w:val="0"/>
          <w:kern w:val="0"/>
        </w:rPr>
        <w:t>et al.</w:t>
      </w:r>
      <w:r w:rsidR="00A0787E" w:rsidRPr="00A0787E">
        <w:rPr>
          <w:rFonts w:cs="Arial"/>
          <w:kern w:val="0"/>
        </w:rPr>
        <w:t>, 2010b, p. 743)</w:t>
      </w:r>
      <w:r w:rsidRPr="00123056">
        <w:fldChar w:fldCharType="end"/>
      </w:r>
      <w:r>
        <w:t>.</w:t>
      </w:r>
    </w:p>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Essa diferença decorre das perguntas dirigidas ao painel de 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lastRenderedPageBreak/>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xml:space="preserve">, como o BackPEI. Nessas situações, a única maneira de avaliar a validade concorrente é por meio da </w:t>
      </w:r>
      <w:r w:rsidRPr="00320814">
        <w:lastRenderedPageBreak/>
        <w:t>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21764C5"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A0787E">
        <w:instrText xml:space="preserve"> ADDIN ZOTERO_ITEM CSL_CITATION {"citationID":"2aE5bubU","properties":{"formattedCitation":"(Mokkink, L. B. {\\i{}et al.}, 2010b; Prinsen {\\i{}et al.}, 2018)","plainCitation":"(Mokkink, L. B. et al., 2010b;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A0787E" w:rsidRPr="00A0787E">
        <w:rPr>
          <w:rFonts w:cs="Arial"/>
          <w:kern w:val="0"/>
        </w:rPr>
        <w:t xml:space="preserve">(Mokkink, L. B. </w:t>
      </w:r>
      <w:r w:rsidR="00A0787E" w:rsidRPr="00A0787E">
        <w:rPr>
          <w:rFonts w:cs="Arial"/>
          <w:i/>
          <w:iCs/>
          <w:kern w:val="0"/>
        </w:rPr>
        <w:t>et al.</w:t>
      </w:r>
      <w:r w:rsidR="00A0787E" w:rsidRPr="00A0787E">
        <w:rPr>
          <w:rFonts w:cs="Arial"/>
          <w:kern w:val="0"/>
        </w:rPr>
        <w:t xml:space="preserve">, 2010b; Prinsen </w:t>
      </w:r>
      <w:r w:rsidR="00A0787E" w:rsidRPr="00A0787E">
        <w:rPr>
          <w:rFonts w:cs="Arial"/>
          <w:i/>
          <w:iCs/>
          <w:kern w:val="0"/>
        </w:rPr>
        <w:t>et al.</w:t>
      </w:r>
      <w:r w:rsidR="00A0787E" w:rsidRPr="00A0787E">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w:t>
      </w:r>
      <w:r w:rsidRPr="00320814">
        <w:lastRenderedPageBreak/>
        <w:t>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15D0D0A4"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A0787E">
        <w:instrText xml:space="preserve"> ADDIN ZOTERO_ITEM CSL_CITATION {"citationID":"ussa6xrc","properties":{"formattedCitation":"(Mokkink, L. B. {\\i{}et al.}, 2010b; Prinsen {\\i{}et al.}, 2018)","plainCitation":"(Mokkink, L. B. et al., 2010b;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A0787E" w:rsidRPr="00A0787E">
        <w:rPr>
          <w:rFonts w:cs="Arial"/>
          <w:kern w:val="0"/>
        </w:rPr>
        <w:t xml:space="preserve">(Mokkink, L. B. </w:t>
      </w:r>
      <w:r w:rsidR="00A0787E" w:rsidRPr="00A0787E">
        <w:rPr>
          <w:rFonts w:cs="Arial"/>
          <w:i/>
          <w:iCs/>
          <w:kern w:val="0"/>
        </w:rPr>
        <w:t>et al.</w:t>
      </w:r>
      <w:r w:rsidR="00A0787E" w:rsidRPr="00A0787E">
        <w:rPr>
          <w:rFonts w:cs="Arial"/>
          <w:kern w:val="0"/>
        </w:rPr>
        <w:t xml:space="preserve">, 2010b; Prinsen </w:t>
      </w:r>
      <w:r w:rsidR="00A0787E" w:rsidRPr="00A0787E">
        <w:rPr>
          <w:rFonts w:cs="Arial"/>
          <w:i/>
          <w:iCs/>
          <w:kern w:val="0"/>
        </w:rPr>
        <w:t>et al.</w:t>
      </w:r>
      <w:r w:rsidR="00A0787E" w:rsidRPr="00A0787E">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w:t>
      </w:r>
      <w:r w:rsidRPr="00F24029">
        <w:lastRenderedPageBreak/>
        <w:t>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5E37DC53"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xml:space="preserve">. Embora a diferença de potencial seja mensurada em volts—o que corresponde a uma escala racional—sua conversão para °C não implica que a escala de temperatura adotada </w:t>
      </w:r>
      <w:r w:rsidR="007A645C">
        <w:t xml:space="preserve">também </w:t>
      </w:r>
      <w:r w:rsidRPr="00B657BA">
        <w:t>seja</w:t>
      </w:r>
      <w:r w:rsidR="007A645C">
        <w:t xml:space="preserve"> racional. A </w:t>
      </w:r>
      <w:r w:rsidR="00332A49">
        <w:t xml:space="preserve">escala em </w:t>
      </w:r>
      <w:r w:rsidR="00332A49" w:rsidRPr="00B657BA">
        <w:t>°C</w:t>
      </w:r>
      <w:r w:rsidR="00332A49">
        <w:t xml:space="preserve"> mantem seu caráter intervalar.</w:t>
      </w:r>
      <w:r w:rsidR="007A645C">
        <w:t xml:space="preserve"> </w:t>
      </w:r>
      <w:r w:rsidRPr="00B657BA">
        <w:t>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medição </w:t>
      </w:r>
      <w:proofErr w:type="spellStart"/>
      <w:r w:rsidRPr="0074233B">
        <w:t>nômica</w:t>
      </w:r>
      <w:proofErr w:type="spellEnd"/>
      <w:r w:rsidR="00A54D77">
        <w:t xml:space="preserve">, que ocorre quando a medição de um conceito (como a dor) é feito a partir de outro </w:t>
      </w:r>
      <w:r w:rsidR="00A54D77">
        <w:lastRenderedPageBreak/>
        <w:t xml:space="preserve">(como o comprimento) e é necessário que se conheça a relação entre ambos para a determinação dos valores, mas, ao mesmo tempo, é preciso conhecer os valores para a determinação da relação </w:t>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22FFCBC7"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w:t>
      </w:r>
      <w:r w:rsidR="007D6D6E">
        <w:t>pelos dados</w:t>
      </w:r>
      <w:r w:rsidRPr="0074233B">
        <w:t xml:space="preserve">. Além disso, podem ser consideradas medidas já utilizadas em pesquisas, como os efeitos de piso e teto, que 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 xml:space="preserve">Esta revisão teve um recorte bastante restrito com base em um único sistema de medição, o que traz uma limitação quanto a variedade de metodologias observadas. Outra limitação é que esta revisão se restringiu às pesquisas de </w:t>
      </w:r>
      <w:r>
        <w:lastRenderedPageBreak/>
        <w:t>clinimetria</w:t>
      </w:r>
      <w:r w:rsidR="002B25F1">
        <w:t>. 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sido adequados para as pesquisas sendo conduzidas.</w:t>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06F5AA76" w:rsidR="0083593E" w:rsidRDefault="000750E1" w:rsidP="00FB39F7">
      <w:bookmarkStart w:id="11" w:name="_Hlk198169894"/>
      <w:r>
        <w:t>Como sugestões para</w:t>
      </w:r>
      <w:r w:rsidR="006B64DF">
        <w:t xml:space="preserve"> futuras pesquisas na clinimetria: </w:t>
      </w:r>
      <w:r w:rsidR="006B64DF" w:rsidRPr="0083593E">
        <w:t>apresenta</w:t>
      </w:r>
      <w:r w:rsidR="000A7857">
        <w:t>r</w:t>
      </w:r>
      <w:r w:rsidR="006B64DF" w:rsidRPr="0083593E">
        <w:t xml:space="preserve"> de definições claras e referências para as metodologias empregadas</w:t>
      </w:r>
      <w:r w:rsidR="006B64DF">
        <w:t>;</w:t>
      </w:r>
      <w:r w:rsidR="006B64DF" w:rsidRPr="0083593E">
        <w:t xml:space="preserve"> </w:t>
      </w:r>
      <w:r w:rsidR="000A7857">
        <w:t xml:space="preserve">ao </w:t>
      </w:r>
      <w:r w:rsidR="006B64DF" w:rsidRPr="0083593E">
        <w:t>avaliar a caracterização através da validade de conteúdo</w:t>
      </w:r>
      <w:r w:rsidR="00D429B3">
        <w:t>,</w:t>
      </w:r>
      <w:r w:rsidR="006B64DF" w:rsidRPr="0083593E">
        <w:t xml:space="preserve"> questiona</w:t>
      </w:r>
      <w:r w:rsidR="000A7857">
        <w:t>r</w:t>
      </w:r>
      <w:r w:rsidR="006B64DF" w:rsidRPr="0083593E">
        <w:t xml:space="preserve">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 xml:space="preserve">criar suposições sobre características da representação e testá-las a partir dos dados coletados </w:t>
      </w:r>
      <w:r w:rsidR="000A7857">
        <w:t>além d</w:t>
      </w:r>
      <w:r w:rsidR="006B64DF" w:rsidRPr="0083593E">
        <w:t>e avaliar o efeito piso e teto.</w:t>
      </w:r>
    </w:p>
    <w:bookmarkEnd w:id="11"/>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65C7EF92" w14:textId="77777777" w:rsidR="00A0787E" w:rsidRPr="00A0787E" w:rsidRDefault="005F490D" w:rsidP="00A0787E">
      <w:pPr>
        <w:pStyle w:val="Bibliografia"/>
        <w:rPr>
          <w:rFonts w:cs="Arial"/>
        </w:rPr>
      </w:pPr>
      <w:r>
        <w:fldChar w:fldCharType="begin"/>
      </w:r>
      <w:r w:rsidR="00A0787E">
        <w:instrText xml:space="preserve"> ADDIN ZOTERO_BIBL {"uncited":[],"omitted":[],"custom":[]} CSL_BIBLIOGRAPHY </w:instrText>
      </w:r>
      <w:r>
        <w:fldChar w:fldCharType="separate"/>
      </w:r>
      <w:r w:rsidR="00A0787E" w:rsidRPr="00A0787E">
        <w:rPr>
          <w:rFonts w:cs="Arial"/>
        </w:rPr>
        <w:t xml:space="preserve">AIMI, M. </w:t>
      </w:r>
      <w:r w:rsidR="00A0787E" w:rsidRPr="00A0787E">
        <w:rPr>
          <w:rFonts w:cs="Arial"/>
          <w:i/>
          <w:iCs/>
        </w:rPr>
        <w:t>et al.</w:t>
      </w:r>
      <w:r w:rsidR="00A0787E" w:rsidRPr="00A0787E">
        <w:rPr>
          <w:rFonts w:cs="Arial"/>
        </w:rPr>
        <w:t xml:space="preserve"> </w:t>
      </w:r>
      <w:r w:rsidR="00A0787E" w:rsidRPr="00A0787E">
        <w:rPr>
          <w:rFonts w:cs="Arial"/>
          <w:b/>
          <w:bCs/>
        </w:rPr>
        <w:t>Posture, muscle endurance and ROM in individuals with and without neck pain</w:t>
      </w:r>
      <w:r w:rsidR="00A0787E" w:rsidRPr="00A0787E">
        <w:rPr>
          <w:rFonts w:cs="Arial"/>
        </w:rPr>
        <w:t xml:space="preserve">. </w:t>
      </w:r>
      <w:r w:rsidR="00A0787E" w:rsidRPr="00A0787E">
        <w:rPr>
          <w:rFonts w:cs="Arial"/>
          <w:b/>
          <w:bCs/>
        </w:rPr>
        <w:t>Fisioterapia em Movimento</w:t>
      </w:r>
      <w:r w:rsidR="00A0787E" w:rsidRPr="00A0787E">
        <w:rPr>
          <w:rFonts w:cs="Arial"/>
        </w:rPr>
        <w:t xml:space="preserve">Universidade Federal do Rio Grande </w:t>
      </w:r>
      <w:r w:rsidR="00A0787E" w:rsidRPr="00A0787E">
        <w:rPr>
          <w:rFonts w:cs="Arial"/>
        </w:rPr>
        <w:lastRenderedPageBreak/>
        <w:t xml:space="preserve">do Sul (UFRGS), RS, Porto Alegre, BrazilPontificia Universidade Catolica do Parana, , 2019. </w:t>
      </w:r>
    </w:p>
    <w:p w14:paraId="423EB404" w14:textId="77777777" w:rsidR="00A0787E" w:rsidRPr="00A0787E" w:rsidRDefault="00A0787E" w:rsidP="00A0787E">
      <w:pPr>
        <w:pStyle w:val="Bibliografia"/>
        <w:rPr>
          <w:rFonts w:cs="Arial"/>
        </w:rPr>
      </w:pPr>
      <w:r w:rsidRPr="00A0787E">
        <w:rPr>
          <w:rFonts w:cs="Arial"/>
        </w:rPr>
        <w:t xml:space="preserve">AKBARI-CHEHREHBARGH, Z.; TAVAFIAN, S. S.; MONTAZERI, A. </w:t>
      </w:r>
      <w:r w:rsidRPr="00A0787E">
        <w:rPr>
          <w:rFonts w:cs="Arial"/>
          <w:b/>
          <w:bCs/>
        </w:rPr>
        <w:t>The Back-care Behavior Assessment Questionnaire (BABAQ) for schoolchildren: Development and psychometric evaluation</w:t>
      </w:r>
      <w:r w:rsidRPr="00A0787E">
        <w:rPr>
          <w:rFonts w:cs="Arial"/>
        </w:rPr>
        <w:t xml:space="preserve">. </w:t>
      </w:r>
      <w:r w:rsidRPr="00A0787E">
        <w:rPr>
          <w:rFonts w:cs="Arial"/>
          <w:b/>
          <w:bCs/>
        </w:rPr>
        <w:t>BMC Public Health</w:t>
      </w:r>
      <w:r w:rsidRPr="00A0787E">
        <w:rPr>
          <w:rFonts w:cs="Arial"/>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7A8CE094" w14:textId="77777777" w:rsidR="00A0787E" w:rsidRPr="00A0787E" w:rsidRDefault="00A0787E" w:rsidP="00A0787E">
      <w:pPr>
        <w:pStyle w:val="Bibliografia"/>
        <w:rPr>
          <w:rFonts w:cs="Arial"/>
        </w:rPr>
      </w:pPr>
      <w:r w:rsidRPr="00A0787E">
        <w:rPr>
          <w:rFonts w:cs="Arial"/>
        </w:rPr>
        <w:t xml:space="preserve">ANTONIOLLI, A. </w:t>
      </w:r>
      <w:r w:rsidRPr="00A0787E">
        <w:rPr>
          <w:rFonts w:cs="Arial"/>
          <w:i/>
          <w:iCs/>
        </w:rPr>
        <w:t>et al.</w:t>
      </w:r>
      <w:r w:rsidRPr="00A0787E">
        <w:rPr>
          <w:rFonts w:cs="Arial"/>
        </w:rPr>
        <w:t xml:space="preserve"> AGREEMENT BETWEEN A TEST BASED ON A QUALITATIVE ANALYSIS OF FILMED ACTIONS AND ONE BASED ON A QUESTIONNAIRE FOR ASSESSING STUDENT BODY POSTURE. </w:t>
      </w:r>
      <w:r w:rsidRPr="00A0787E">
        <w:rPr>
          <w:rFonts w:cs="Arial"/>
          <w:b/>
          <w:bCs/>
        </w:rPr>
        <w:t>Pensar a Prática</w:t>
      </w:r>
      <w:r w:rsidRPr="00A0787E">
        <w:rPr>
          <w:rFonts w:cs="Arial"/>
        </w:rPr>
        <w:t>, [</w:t>
      </w:r>
      <w:r w:rsidRPr="00A0787E">
        <w:rPr>
          <w:rFonts w:cs="Arial"/>
          <w:i/>
          <w:iCs/>
        </w:rPr>
        <w:t>s. l.</w:t>
      </w:r>
      <w:r w:rsidRPr="00A0787E">
        <w:rPr>
          <w:rFonts w:cs="Arial"/>
        </w:rPr>
        <w:t>], v. 18, n. 4, 2015. Disponível em: https://www.revistas.ufg.br/fef/article/view/30758. Acesso em: 16 fev. 2024.</w:t>
      </w:r>
    </w:p>
    <w:p w14:paraId="099099E3" w14:textId="77777777" w:rsidR="00A0787E" w:rsidRPr="00A0787E" w:rsidRDefault="00A0787E" w:rsidP="00A0787E">
      <w:pPr>
        <w:pStyle w:val="Bibliografia"/>
        <w:rPr>
          <w:rFonts w:cs="Arial"/>
        </w:rPr>
      </w:pPr>
      <w:r w:rsidRPr="00A0787E">
        <w:rPr>
          <w:rFonts w:cs="Arial"/>
        </w:rPr>
        <w:t xml:space="preserve">BASTIANEL, L. </w:t>
      </w:r>
      <w:r w:rsidRPr="00A0787E">
        <w:rPr>
          <w:rFonts w:cs="Arial"/>
          <w:i/>
          <w:iCs/>
        </w:rPr>
        <w:t>et al.</w:t>
      </w:r>
      <w:r w:rsidRPr="00A0787E">
        <w:rPr>
          <w:rFonts w:cs="Arial"/>
        </w:rPr>
        <w:t xml:space="preserve"> Development, validity and reliability of patient perception of scoliosis-specific physiotherapy (physio-is) questionnaire. </w:t>
      </w:r>
      <w:r w:rsidRPr="00A0787E">
        <w:rPr>
          <w:rFonts w:cs="Arial"/>
          <w:b/>
          <w:bCs/>
        </w:rPr>
        <w:t>Disability and Rehabilitation</w:t>
      </w:r>
      <w:r w:rsidRPr="00A0787E">
        <w:rPr>
          <w:rFonts w:cs="Arial"/>
        </w:rPr>
        <w:t>, [</w:t>
      </w:r>
      <w:r w:rsidRPr="00A0787E">
        <w:rPr>
          <w:rFonts w:cs="Arial"/>
          <w:i/>
          <w:iCs/>
        </w:rPr>
        <w:t>s. l.</w:t>
      </w:r>
      <w:r w:rsidRPr="00A0787E">
        <w:rPr>
          <w:rFonts w:cs="Arial"/>
        </w:rPr>
        <w:t xml:space="preserve">], v. 46, n. 25, p. 6187–6194, 2024. </w:t>
      </w:r>
    </w:p>
    <w:p w14:paraId="0B6C405B" w14:textId="77777777" w:rsidR="00A0787E" w:rsidRPr="00A0787E" w:rsidRDefault="00A0787E" w:rsidP="00A0787E">
      <w:pPr>
        <w:pStyle w:val="Bibliografia"/>
        <w:rPr>
          <w:rFonts w:cs="Arial"/>
        </w:rPr>
      </w:pPr>
      <w:r w:rsidRPr="00A0787E">
        <w:rPr>
          <w:rFonts w:cs="Arial"/>
        </w:rPr>
        <w:t xml:space="preserve">BERALDO, L. M.; SILVA, M. G.; CANDOTTI, C. T. Métodos clínicos de avaliação dinâmica e quantitativa do complexo ombro e escápula: uma revisão de escopo. </w:t>
      </w:r>
      <w:r w:rsidRPr="00A0787E">
        <w:rPr>
          <w:rFonts w:cs="Arial"/>
          <w:b/>
          <w:bCs/>
        </w:rPr>
        <w:t>Fisioterapia e Pesquisa</w:t>
      </w:r>
      <w:r w:rsidRPr="00A0787E">
        <w:rPr>
          <w:rFonts w:cs="Arial"/>
        </w:rPr>
        <w:t>, [</w:t>
      </w:r>
      <w:r w:rsidRPr="00A0787E">
        <w:rPr>
          <w:rFonts w:cs="Arial"/>
          <w:i/>
          <w:iCs/>
        </w:rPr>
        <w:t>s. l.</w:t>
      </w:r>
      <w:r w:rsidRPr="00A0787E">
        <w:rPr>
          <w:rFonts w:cs="Arial"/>
        </w:rPr>
        <w:t xml:space="preserve">], v. 29, n. 3, p. 327–333, 2022. </w:t>
      </w:r>
    </w:p>
    <w:p w14:paraId="52EDA0F3" w14:textId="77777777" w:rsidR="00A0787E" w:rsidRPr="00A0787E" w:rsidRDefault="00A0787E" w:rsidP="00A0787E">
      <w:pPr>
        <w:pStyle w:val="Bibliografia"/>
        <w:rPr>
          <w:rFonts w:cs="Arial"/>
        </w:rPr>
      </w:pPr>
      <w:r w:rsidRPr="00A0787E">
        <w:rPr>
          <w:rFonts w:cs="Arial"/>
        </w:rPr>
        <w:t xml:space="preserve">BLIZNASHKA, L. </w:t>
      </w:r>
      <w:r w:rsidRPr="00A0787E">
        <w:rPr>
          <w:rFonts w:cs="Arial"/>
          <w:i/>
          <w:iCs/>
        </w:rPr>
        <w:t>et al.</w:t>
      </w:r>
      <w:r w:rsidRPr="00A0787E">
        <w:rPr>
          <w:rFonts w:cs="Arial"/>
        </w:rPr>
        <w:t xml:space="preserve"> Psychometric properties of early childhood development assessment tools in low- and middle-income countries: a systematic review. </w:t>
      </w:r>
      <w:r w:rsidRPr="00A0787E">
        <w:rPr>
          <w:rFonts w:cs="Arial"/>
          <w:b/>
          <w:bCs/>
        </w:rPr>
        <w:t>BMJ Open</w:t>
      </w:r>
      <w:r w:rsidRPr="00A0787E">
        <w:rPr>
          <w:rFonts w:cs="Arial"/>
        </w:rPr>
        <w:t>, [</w:t>
      </w:r>
      <w:r w:rsidRPr="00A0787E">
        <w:rPr>
          <w:rFonts w:cs="Arial"/>
          <w:i/>
          <w:iCs/>
        </w:rPr>
        <w:t>s. l.</w:t>
      </w:r>
      <w:r w:rsidRPr="00A0787E">
        <w:rPr>
          <w:rFonts w:cs="Arial"/>
        </w:rPr>
        <w:t xml:space="preserve">], v. 15, n. 5, p. e096365, 2025. </w:t>
      </w:r>
    </w:p>
    <w:p w14:paraId="01446578" w14:textId="77777777" w:rsidR="00A0787E" w:rsidRPr="00A0787E" w:rsidRDefault="00A0787E" w:rsidP="00A0787E">
      <w:pPr>
        <w:pStyle w:val="Bibliografia"/>
        <w:rPr>
          <w:rFonts w:cs="Arial"/>
        </w:rPr>
      </w:pPr>
      <w:r w:rsidRPr="00A0787E">
        <w:rPr>
          <w:rFonts w:cs="Arial"/>
        </w:rPr>
        <w:t xml:space="preserve">BRADBURN, N. M.; CARTWRIGHT, N.; FULLER, J. </w:t>
      </w:r>
      <w:r w:rsidRPr="00A0787E">
        <w:rPr>
          <w:rFonts w:cs="Arial"/>
          <w:b/>
          <w:bCs/>
        </w:rPr>
        <w:t>A theory of measurement.</w:t>
      </w:r>
      <w:r w:rsidRPr="00A0787E">
        <w:rPr>
          <w:rFonts w:cs="Arial"/>
        </w:rPr>
        <w:t xml:space="preserve"> Durham: Centre for Humanities Engaging Science and Society (CHESS), Durham, 2016. Disponível em: https://www.dur.ac.uk/chess/chessworkingpapers/. Acesso em: 3 ago. 2022.</w:t>
      </w:r>
    </w:p>
    <w:p w14:paraId="37F5623E" w14:textId="77777777" w:rsidR="00A0787E" w:rsidRPr="00A0787E" w:rsidRDefault="00A0787E" w:rsidP="00A0787E">
      <w:pPr>
        <w:pStyle w:val="Bibliografia"/>
        <w:rPr>
          <w:rFonts w:cs="Arial"/>
        </w:rPr>
      </w:pPr>
      <w:r w:rsidRPr="00A0787E">
        <w:rPr>
          <w:rFonts w:cs="Arial"/>
        </w:rPr>
        <w:t xml:space="preserve">CANDOTTI, C. T. </w:t>
      </w:r>
      <w:r w:rsidRPr="00A0787E">
        <w:rPr>
          <w:rFonts w:cs="Arial"/>
          <w:i/>
          <w:iCs/>
        </w:rPr>
        <w:t>et al.</w:t>
      </w:r>
      <w:r w:rsidRPr="00A0787E">
        <w:rPr>
          <w:rFonts w:cs="Arial"/>
        </w:rPr>
        <w:t xml:space="preserve"> Back Pain and Body Posture Evaluation Instrument for Adults (BackPEI-A): Updating and an online application. </w:t>
      </w:r>
      <w:r w:rsidRPr="00A0787E">
        <w:rPr>
          <w:rFonts w:cs="Arial"/>
          <w:b/>
          <w:bCs/>
        </w:rPr>
        <w:t>Journal of Bodywork and Movement Therapies</w:t>
      </w:r>
      <w:r w:rsidRPr="00A0787E">
        <w:rPr>
          <w:rFonts w:cs="Arial"/>
        </w:rPr>
        <w:t>, [</w:t>
      </w:r>
      <w:r w:rsidRPr="00A0787E">
        <w:rPr>
          <w:rFonts w:cs="Arial"/>
          <w:i/>
          <w:iCs/>
        </w:rPr>
        <w:t>s. l.</w:t>
      </w:r>
      <w:r w:rsidRPr="00A0787E">
        <w:rPr>
          <w:rFonts w:cs="Arial"/>
        </w:rPr>
        <w:t xml:space="preserve">], v. 36, p. 158–164, 2023. </w:t>
      </w:r>
    </w:p>
    <w:p w14:paraId="5BC6C076" w14:textId="77777777" w:rsidR="00A0787E" w:rsidRPr="00A0787E" w:rsidRDefault="00A0787E" w:rsidP="00A0787E">
      <w:pPr>
        <w:pStyle w:val="Bibliografia"/>
        <w:rPr>
          <w:rFonts w:cs="Arial"/>
        </w:rPr>
      </w:pPr>
      <w:r w:rsidRPr="00A0787E">
        <w:rPr>
          <w:rFonts w:cs="Arial"/>
        </w:rPr>
        <w:t xml:space="preserve">CANDOTTI, C. T. </w:t>
      </w:r>
      <w:r w:rsidRPr="00A0787E">
        <w:rPr>
          <w:rFonts w:cs="Arial"/>
          <w:i/>
          <w:iCs/>
        </w:rPr>
        <w:t>et al.</w:t>
      </w:r>
      <w:r w:rsidRPr="00A0787E">
        <w:rPr>
          <w:rFonts w:cs="Arial"/>
        </w:rPr>
        <w:t xml:space="preserve"> Back Pain and Body Posture Evaluation Instrument for Adults: Expansion and Reproducibility. </w:t>
      </w:r>
      <w:r w:rsidRPr="00A0787E">
        <w:rPr>
          <w:rFonts w:cs="Arial"/>
          <w:b/>
          <w:bCs/>
        </w:rPr>
        <w:t>Pain Management Nursing</w:t>
      </w:r>
      <w:r w:rsidRPr="00A0787E">
        <w:rPr>
          <w:rFonts w:cs="Arial"/>
        </w:rPr>
        <w:t>, [</w:t>
      </w:r>
      <w:r w:rsidRPr="00A0787E">
        <w:rPr>
          <w:rFonts w:cs="Arial"/>
          <w:i/>
          <w:iCs/>
        </w:rPr>
        <w:t>s. l.</w:t>
      </w:r>
      <w:r w:rsidRPr="00A0787E">
        <w:rPr>
          <w:rFonts w:cs="Arial"/>
        </w:rPr>
        <w:t xml:space="preserve">], v. 19, n. 4, p. 415–423, 2018. </w:t>
      </w:r>
    </w:p>
    <w:p w14:paraId="72D24F4C" w14:textId="77777777" w:rsidR="00A0787E" w:rsidRPr="00A0787E" w:rsidRDefault="00A0787E" w:rsidP="00A0787E">
      <w:pPr>
        <w:pStyle w:val="Bibliografia"/>
        <w:rPr>
          <w:rFonts w:cs="Arial"/>
        </w:rPr>
      </w:pPr>
      <w:r w:rsidRPr="00A0787E">
        <w:rPr>
          <w:rFonts w:cs="Arial"/>
        </w:rPr>
        <w:t xml:space="preserve">CARTWRIGHT, N.; MONTUSCHI, E. </w:t>
      </w:r>
      <w:r w:rsidRPr="00A0787E">
        <w:rPr>
          <w:rFonts w:cs="Arial"/>
          <w:b/>
          <w:bCs/>
        </w:rPr>
        <w:t>Philosophy of Social Science</w:t>
      </w:r>
      <w:r w:rsidRPr="00A0787E">
        <w:rPr>
          <w:rFonts w:cs="Arial"/>
        </w:rPr>
        <w:t xml:space="preserve">. 1. ed. Oxford: Oxford University Press, 2018. </w:t>
      </w:r>
    </w:p>
    <w:p w14:paraId="09390E0C" w14:textId="77777777" w:rsidR="00A0787E" w:rsidRPr="00A0787E" w:rsidRDefault="00A0787E" w:rsidP="00A0787E">
      <w:pPr>
        <w:pStyle w:val="Bibliografia"/>
        <w:rPr>
          <w:rFonts w:cs="Arial"/>
        </w:rPr>
      </w:pPr>
      <w:r w:rsidRPr="00A0787E">
        <w:rPr>
          <w:rFonts w:cs="Arial"/>
        </w:rPr>
        <w:t xml:space="preserve">CARTWRIGHT, N.; RUNHARDT, R. Measurement. </w:t>
      </w:r>
      <w:r w:rsidRPr="00A0787E">
        <w:rPr>
          <w:rFonts w:cs="Arial"/>
          <w:i/>
          <w:iCs/>
        </w:rPr>
        <w:t>In</w:t>
      </w:r>
      <w:r w:rsidRPr="00A0787E">
        <w:rPr>
          <w:rFonts w:cs="Arial"/>
        </w:rPr>
        <w:t xml:space="preserve">: PHILOSOPHY OS SOCIAL SCIENCE: A NEW INTRODUCTION. 1. ed. Oxford: Oxford University Press, 2018. </w:t>
      </w:r>
    </w:p>
    <w:p w14:paraId="6CDCAA83" w14:textId="77777777" w:rsidR="00A0787E" w:rsidRPr="00A0787E" w:rsidRDefault="00A0787E" w:rsidP="00A0787E">
      <w:pPr>
        <w:pStyle w:val="Bibliografia"/>
        <w:rPr>
          <w:rFonts w:cs="Arial"/>
        </w:rPr>
      </w:pPr>
      <w:r w:rsidRPr="00A0787E">
        <w:rPr>
          <w:rFonts w:cs="Arial"/>
        </w:rPr>
        <w:t xml:space="preserve">CHANG, H. </w:t>
      </w:r>
      <w:r w:rsidRPr="00A0787E">
        <w:rPr>
          <w:rFonts w:cs="Arial"/>
          <w:b/>
          <w:bCs/>
        </w:rPr>
        <w:t>Inventing temperature: measurement and scientific progress</w:t>
      </w:r>
      <w:r w:rsidRPr="00A0787E">
        <w:rPr>
          <w:rFonts w:cs="Arial"/>
        </w:rPr>
        <w:t>. New York: Oxford University Press, 2004. Disponível em: http://choicereviews.org/review/10.5860/CHOICE.43-0373. Acesso em: 7 maio 2022.</w:t>
      </w:r>
    </w:p>
    <w:p w14:paraId="688660B8" w14:textId="77777777" w:rsidR="00A0787E" w:rsidRPr="00A0787E" w:rsidRDefault="00A0787E" w:rsidP="00A0787E">
      <w:pPr>
        <w:pStyle w:val="Bibliografia"/>
        <w:rPr>
          <w:rFonts w:cs="Arial"/>
        </w:rPr>
      </w:pPr>
      <w:r w:rsidRPr="00A0787E">
        <w:rPr>
          <w:rFonts w:cs="Arial"/>
        </w:rPr>
        <w:lastRenderedPageBreak/>
        <w:t xml:space="preserve">CRONBACH, L. J. Coefficient alpha and the internal structure of tests. </w:t>
      </w:r>
      <w:r w:rsidRPr="00A0787E">
        <w:rPr>
          <w:rFonts w:cs="Arial"/>
          <w:b/>
          <w:bCs/>
        </w:rPr>
        <w:t>Psychometrika</w:t>
      </w:r>
      <w:r w:rsidRPr="00A0787E">
        <w:rPr>
          <w:rFonts w:cs="Arial"/>
        </w:rPr>
        <w:t>, [</w:t>
      </w:r>
      <w:r w:rsidRPr="00A0787E">
        <w:rPr>
          <w:rFonts w:cs="Arial"/>
          <w:i/>
          <w:iCs/>
        </w:rPr>
        <w:t>s. l.</w:t>
      </w:r>
      <w:r w:rsidRPr="00A0787E">
        <w:rPr>
          <w:rFonts w:cs="Arial"/>
        </w:rPr>
        <w:t xml:space="preserve">], v. 16, n. 3, p. 297–334, 1951. </w:t>
      </w:r>
    </w:p>
    <w:p w14:paraId="063959E0" w14:textId="77777777" w:rsidR="00A0787E" w:rsidRPr="00A0787E" w:rsidRDefault="00A0787E" w:rsidP="00A0787E">
      <w:pPr>
        <w:pStyle w:val="Bibliografia"/>
        <w:rPr>
          <w:rFonts w:cs="Arial"/>
        </w:rPr>
      </w:pPr>
      <w:r w:rsidRPr="00A0787E">
        <w:rPr>
          <w:rFonts w:cs="Arial"/>
        </w:rPr>
        <w:t xml:space="preserve">DA ROSA, B. N. </w:t>
      </w:r>
      <w:r w:rsidRPr="00A0787E">
        <w:rPr>
          <w:rFonts w:cs="Arial"/>
          <w:i/>
          <w:iCs/>
        </w:rPr>
        <w:t>et al.</w:t>
      </w:r>
      <w:r w:rsidRPr="00A0787E">
        <w:rPr>
          <w:rFonts w:cs="Arial"/>
        </w:rPr>
        <w:t xml:space="preserve"> 4-year Longitudinal Study of the Assessment of Body Posture, Back Pain, Postural and Life Habits of Schoolchildren. </w:t>
      </w:r>
      <w:r w:rsidRPr="00A0787E">
        <w:rPr>
          <w:rFonts w:cs="Arial"/>
          <w:b/>
          <w:bCs/>
        </w:rPr>
        <w:t>Motricidade</w:t>
      </w:r>
      <w:r w:rsidRPr="00A0787E">
        <w:rPr>
          <w:rFonts w:cs="Arial"/>
        </w:rPr>
        <w:t>, [</w:t>
      </w:r>
      <w:r w:rsidRPr="00A0787E">
        <w:rPr>
          <w:rFonts w:cs="Arial"/>
          <w:i/>
          <w:iCs/>
        </w:rPr>
        <w:t>s. l.</w:t>
      </w:r>
      <w:r w:rsidRPr="00A0787E">
        <w:rPr>
          <w:rFonts w:cs="Arial"/>
        </w:rPr>
        <w:t xml:space="preserve">], p. 3-12 Pages, 2018. </w:t>
      </w:r>
    </w:p>
    <w:p w14:paraId="6139907C" w14:textId="77777777" w:rsidR="00A0787E" w:rsidRPr="00A0787E" w:rsidRDefault="00A0787E" w:rsidP="00A0787E">
      <w:pPr>
        <w:pStyle w:val="Bibliografia"/>
        <w:rPr>
          <w:rFonts w:cs="Arial"/>
        </w:rPr>
      </w:pPr>
      <w:r w:rsidRPr="00A0787E">
        <w:rPr>
          <w:rFonts w:cs="Arial"/>
        </w:rPr>
        <w:t xml:space="preserve">DA ROSA, B. N. </w:t>
      </w:r>
      <w:r w:rsidRPr="00A0787E">
        <w:rPr>
          <w:rFonts w:cs="Arial"/>
          <w:i/>
          <w:iCs/>
        </w:rPr>
        <w:t>et al.</w:t>
      </w:r>
      <w:r w:rsidRPr="00A0787E">
        <w:rPr>
          <w:rFonts w:cs="Arial"/>
        </w:rPr>
        <w:t xml:space="preserve"> Back Pain and Body Posture Evaluation Instrument for Children and Adolescents (BackPEI-CA): Expansion, Content Validation, and Reliability. </w:t>
      </w:r>
      <w:r w:rsidRPr="00A0787E">
        <w:rPr>
          <w:rFonts w:cs="Arial"/>
          <w:b/>
          <w:bCs/>
        </w:rPr>
        <w:t>International Journal of Environmental Research and Public Health</w:t>
      </w:r>
      <w:r w:rsidRPr="00A0787E">
        <w:rPr>
          <w:rFonts w:cs="Arial"/>
        </w:rPr>
        <w:t>, [</w:t>
      </w:r>
      <w:r w:rsidRPr="00A0787E">
        <w:rPr>
          <w:rFonts w:cs="Arial"/>
          <w:i/>
          <w:iCs/>
        </w:rPr>
        <w:t>s. l.</w:t>
      </w:r>
      <w:r w:rsidRPr="00A0787E">
        <w:rPr>
          <w:rFonts w:cs="Arial"/>
        </w:rPr>
        <w:t xml:space="preserve">], v. 19, n. 3, p. 1398, 2022. </w:t>
      </w:r>
    </w:p>
    <w:p w14:paraId="7868C208" w14:textId="77777777" w:rsidR="00A0787E" w:rsidRPr="00A0787E" w:rsidRDefault="00A0787E" w:rsidP="00A0787E">
      <w:pPr>
        <w:pStyle w:val="Bibliografia"/>
        <w:rPr>
          <w:rFonts w:cs="Arial"/>
        </w:rPr>
      </w:pPr>
      <w:r w:rsidRPr="00A0787E">
        <w:rPr>
          <w:rFonts w:cs="Arial"/>
        </w:rPr>
        <w:t xml:space="preserve">DA ROSA, B. N. </w:t>
      </w:r>
      <w:r w:rsidRPr="00A0787E">
        <w:rPr>
          <w:rFonts w:cs="Arial"/>
          <w:i/>
          <w:iCs/>
        </w:rPr>
        <w:t>et al.</w:t>
      </w:r>
      <w:r w:rsidRPr="00A0787E">
        <w:rPr>
          <w:rFonts w:cs="Arial"/>
        </w:rPr>
        <w:t xml:space="preserve"> Concurrent Validity of Three Photogrammetric Methods for Assessing Knee Alignment in Sagittal Plane. </w:t>
      </w:r>
      <w:r w:rsidRPr="00A0787E">
        <w:rPr>
          <w:rFonts w:cs="Arial"/>
          <w:b/>
          <w:bCs/>
        </w:rPr>
        <w:t>Methods and Protocols</w:t>
      </w:r>
      <w:r w:rsidRPr="00A0787E">
        <w:rPr>
          <w:rFonts w:cs="Arial"/>
        </w:rPr>
        <w:t>, [</w:t>
      </w:r>
      <w:r w:rsidRPr="00A0787E">
        <w:rPr>
          <w:rFonts w:cs="Arial"/>
          <w:i/>
          <w:iCs/>
        </w:rPr>
        <w:t>s. l.</w:t>
      </w:r>
      <w:r w:rsidRPr="00A0787E">
        <w:rPr>
          <w:rFonts w:cs="Arial"/>
        </w:rPr>
        <w:t xml:space="preserve">], v. 8, n. 2, p. 41, 2025. </w:t>
      </w:r>
    </w:p>
    <w:p w14:paraId="65E896B4" w14:textId="77777777" w:rsidR="00A0787E" w:rsidRPr="00A0787E" w:rsidRDefault="00A0787E" w:rsidP="00A0787E">
      <w:pPr>
        <w:pStyle w:val="Bibliografia"/>
        <w:rPr>
          <w:rFonts w:cs="Arial"/>
        </w:rPr>
      </w:pPr>
      <w:r w:rsidRPr="00A0787E">
        <w:rPr>
          <w:rFonts w:cs="Arial"/>
        </w:rPr>
        <w:t xml:space="preserve">FIELD, A. </w:t>
      </w:r>
      <w:r w:rsidRPr="00A0787E">
        <w:rPr>
          <w:rFonts w:cs="Arial"/>
          <w:b/>
          <w:bCs/>
        </w:rPr>
        <w:t>Descobrindo a estatística usando o SPSS</w:t>
      </w:r>
      <w:r w:rsidRPr="00A0787E">
        <w:rPr>
          <w:rFonts w:cs="Arial"/>
        </w:rPr>
        <w:t xml:space="preserve">. 2. ed. Porto Alegre: Artmed, 2009. </w:t>
      </w:r>
    </w:p>
    <w:p w14:paraId="26EA6384" w14:textId="77777777" w:rsidR="00A0787E" w:rsidRPr="00A0787E" w:rsidRDefault="00A0787E" w:rsidP="00A0787E">
      <w:pPr>
        <w:pStyle w:val="Bibliografia"/>
        <w:rPr>
          <w:rFonts w:cs="Arial"/>
        </w:rPr>
      </w:pPr>
      <w:r w:rsidRPr="00A0787E">
        <w:rPr>
          <w:rFonts w:cs="Arial"/>
        </w:rPr>
        <w:t xml:space="preserve">GALMES-PANADES, A. M.; BORRÀS, P. A.; VIDAL-CONTI, J. Association of postural education and postural hygiene with low back pain in schoolchildren: Cross-sectional results from the PEPE study. </w:t>
      </w:r>
      <w:r w:rsidRPr="00A0787E">
        <w:rPr>
          <w:rFonts w:cs="Arial"/>
          <w:b/>
          <w:bCs/>
        </w:rPr>
        <w:t>Health Promotion Perspectives</w:t>
      </w:r>
      <w:r w:rsidRPr="00A0787E">
        <w:rPr>
          <w:rFonts w:cs="Arial"/>
        </w:rPr>
        <w:t>, [</w:t>
      </w:r>
      <w:r w:rsidRPr="00A0787E">
        <w:rPr>
          <w:rFonts w:cs="Arial"/>
          <w:i/>
          <w:iCs/>
        </w:rPr>
        <w:t>s. l.</w:t>
      </w:r>
      <w:r w:rsidRPr="00A0787E">
        <w:rPr>
          <w:rFonts w:cs="Arial"/>
        </w:rPr>
        <w:t xml:space="preserve">], v. 13, n. 2, p. 157–165, 2023. </w:t>
      </w:r>
    </w:p>
    <w:p w14:paraId="08F8768E" w14:textId="77777777" w:rsidR="00A0787E" w:rsidRPr="00A0787E" w:rsidRDefault="00A0787E" w:rsidP="00A0787E">
      <w:pPr>
        <w:pStyle w:val="Bibliografia"/>
        <w:rPr>
          <w:rFonts w:cs="Arial"/>
        </w:rPr>
      </w:pPr>
      <w:r w:rsidRPr="00A0787E">
        <w:rPr>
          <w:rFonts w:cs="Arial"/>
        </w:rPr>
        <w:t xml:space="preserve">GENÇBAŞ, D.; BEBIŞ, H. Sırt Ağrısı ve Vücut Duruşu Değerlendirme Aracı: Türkçe Geçerlik ve Güvenirlik Çalışması. </w:t>
      </w:r>
      <w:r w:rsidRPr="00A0787E">
        <w:rPr>
          <w:rFonts w:cs="Arial"/>
          <w:b/>
          <w:bCs/>
        </w:rPr>
        <w:t>Acibadem Universitesi Saglik Bilimleri Dergisi</w:t>
      </w:r>
      <w:r w:rsidRPr="00A0787E">
        <w:rPr>
          <w:rFonts w:cs="Arial"/>
        </w:rPr>
        <w:t>, [</w:t>
      </w:r>
      <w:r w:rsidRPr="00A0787E">
        <w:rPr>
          <w:rFonts w:cs="Arial"/>
          <w:i/>
          <w:iCs/>
        </w:rPr>
        <w:t>s. l.</w:t>
      </w:r>
      <w:r w:rsidRPr="00A0787E">
        <w:rPr>
          <w:rFonts w:cs="Arial"/>
        </w:rPr>
        <w:t xml:space="preserve">], v. 10, n. 3, p. 383–389, 2019. </w:t>
      </w:r>
    </w:p>
    <w:p w14:paraId="3EE8D085" w14:textId="77777777" w:rsidR="00A0787E" w:rsidRPr="00A0787E" w:rsidRDefault="00A0787E" w:rsidP="00A0787E">
      <w:pPr>
        <w:pStyle w:val="Bibliografia"/>
        <w:rPr>
          <w:rFonts w:cs="Arial"/>
        </w:rPr>
      </w:pPr>
      <w:r w:rsidRPr="00A0787E">
        <w:rPr>
          <w:rFonts w:cs="Arial"/>
        </w:rPr>
        <w:t xml:space="preserve">GÖKŞEN, A.; KOCAMAN, H.; YILDIRIM, H. </w:t>
      </w:r>
      <w:r w:rsidRPr="00A0787E">
        <w:rPr>
          <w:rFonts w:cs="Arial"/>
          <w:b/>
          <w:bCs/>
        </w:rPr>
        <w:t>Reliability and Validity of the Back Pain and Body Posture Assessment Instrument in Adults with Disc Herniation</w:t>
      </w:r>
      <w:r w:rsidRPr="00A0787E">
        <w:rPr>
          <w:rFonts w:cs="Arial"/>
        </w:rPr>
        <w:t xml:space="preserve">. </w:t>
      </w:r>
      <w:r w:rsidRPr="00A0787E">
        <w:rPr>
          <w:rFonts w:cs="Arial"/>
          <w:b/>
          <w:bCs/>
        </w:rPr>
        <w:t>Turkiye Klinikleri Journal of Health Sciences</w:t>
      </w:r>
      <w:r w:rsidRPr="00A0787E">
        <w:rPr>
          <w:rFonts w:cs="Arial"/>
        </w:rPr>
        <w:t xml:space="preserve">, 2023. </w:t>
      </w:r>
    </w:p>
    <w:p w14:paraId="04945B3B" w14:textId="77777777" w:rsidR="00A0787E" w:rsidRPr="00A0787E" w:rsidRDefault="00A0787E" w:rsidP="00A0787E">
      <w:pPr>
        <w:pStyle w:val="Bibliografia"/>
        <w:rPr>
          <w:rFonts w:cs="Arial"/>
        </w:rPr>
      </w:pPr>
      <w:r w:rsidRPr="00A0787E">
        <w:rPr>
          <w:rFonts w:cs="Arial"/>
        </w:rPr>
        <w:t xml:space="preserve">LORENTE, S. </w:t>
      </w:r>
      <w:r w:rsidRPr="00A0787E">
        <w:rPr>
          <w:rFonts w:cs="Arial"/>
          <w:i/>
          <w:iCs/>
        </w:rPr>
        <w:t>et al.</w:t>
      </w:r>
      <w:r w:rsidRPr="00A0787E">
        <w:rPr>
          <w:rFonts w:cs="Arial"/>
        </w:rPr>
        <w:t xml:space="preserve"> Tools to assess the measurement properties of quality of life instruments: a meta-review. </w:t>
      </w:r>
      <w:r w:rsidRPr="00A0787E">
        <w:rPr>
          <w:rFonts w:cs="Arial"/>
          <w:b/>
          <w:bCs/>
        </w:rPr>
        <w:t>BMJ open</w:t>
      </w:r>
      <w:r w:rsidRPr="00A0787E">
        <w:rPr>
          <w:rFonts w:cs="Arial"/>
        </w:rPr>
        <w:t>, [</w:t>
      </w:r>
      <w:r w:rsidRPr="00A0787E">
        <w:rPr>
          <w:rFonts w:cs="Arial"/>
          <w:i/>
          <w:iCs/>
        </w:rPr>
        <w:t>s. l.</w:t>
      </w:r>
      <w:r w:rsidRPr="00A0787E">
        <w:rPr>
          <w:rFonts w:cs="Arial"/>
        </w:rPr>
        <w:t xml:space="preserve">], v. 10, n. 8, p. e036038, 2020. </w:t>
      </w:r>
    </w:p>
    <w:p w14:paraId="4A7CA2E7" w14:textId="77777777" w:rsidR="00A0787E" w:rsidRPr="00A0787E" w:rsidRDefault="00A0787E" w:rsidP="00A0787E">
      <w:pPr>
        <w:pStyle w:val="Bibliografia"/>
        <w:rPr>
          <w:rFonts w:cs="Arial"/>
        </w:rPr>
      </w:pPr>
      <w:r w:rsidRPr="00A0787E">
        <w:rPr>
          <w:rFonts w:cs="Arial"/>
        </w:rPr>
        <w:t xml:space="preserve">MELO-MARINS, D. de; CARVALHO, R. G. da S.; GOMES, L. E. </w:t>
      </w:r>
      <w:r w:rsidRPr="00A0787E">
        <w:rPr>
          <w:rFonts w:cs="Arial"/>
          <w:b/>
          <w:bCs/>
        </w:rPr>
        <w:t>Weight of school material and back pain in students leaving their books at school</w:t>
      </w:r>
      <w:r w:rsidRPr="00A0787E">
        <w:rPr>
          <w:rFonts w:cs="Arial"/>
        </w:rPr>
        <w:t xml:space="preserve">. </w:t>
      </w:r>
      <w:r w:rsidRPr="00A0787E">
        <w:rPr>
          <w:rFonts w:cs="Arial"/>
          <w:b/>
          <w:bCs/>
        </w:rPr>
        <w:t>Revista Dor</w:t>
      </w:r>
      <w:r w:rsidRPr="00A0787E">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Petrolina. BR”], 2015. </w:t>
      </w:r>
    </w:p>
    <w:p w14:paraId="2A8241CD" w14:textId="77777777" w:rsidR="00A0787E" w:rsidRPr="00A0787E" w:rsidRDefault="00A0787E" w:rsidP="00A0787E">
      <w:pPr>
        <w:pStyle w:val="Bibliografia"/>
        <w:rPr>
          <w:rFonts w:cs="Arial"/>
        </w:rPr>
      </w:pPr>
      <w:r w:rsidRPr="00A0787E">
        <w:rPr>
          <w:rFonts w:cs="Arial"/>
        </w:rPr>
        <w:t xml:space="preserve">MIÑANA-SIGNES, V. </w:t>
      </w:r>
      <w:r w:rsidRPr="00A0787E">
        <w:rPr>
          <w:rFonts w:cs="Arial"/>
          <w:i/>
          <w:iCs/>
        </w:rPr>
        <w:t>et al.</w:t>
      </w:r>
      <w:r w:rsidRPr="00A0787E">
        <w:rPr>
          <w:rFonts w:cs="Arial"/>
        </w:rPr>
        <w:t xml:space="preserve"> Cross-Cultural Adaptation and Reliability of the Back Pain and Body Posture Evaluation Instrument (BackPEI) to the Spanish Adolescent Population. </w:t>
      </w:r>
      <w:r w:rsidRPr="00A0787E">
        <w:rPr>
          <w:rFonts w:cs="Arial"/>
          <w:b/>
          <w:bCs/>
        </w:rPr>
        <w:t>International Journal of Environmental Research and Public Health</w:t>
      </w:r>
      <w:r w:rsidRPr="00A0787E">
        <w:rPr>
          <w:rFonts w:cs="Arial"/>
        </w:rPr>
        <w:t>, [</w:t>
      </w:r>
      <w:r w:rsidRPr="00A0787E">
        <w:rPr>
          <w:rFonts w:cs="Arial"/>
          <w:i/>
          <w:iCs/>
        </w:rPr>
        <w:t>s. l.</w:t>
      </w:r>
      <w:r w:rsidRPr="00A0787E">
        <w:rPr>
          <w:rFonts w:cs="Arial"/>
        </w:rPr>
        <w:t xml:space="preserve">], v. 18, n. 3, p. 854, 2021. </w:t>
      </w:r>
    </w:p>
    <w:p w14:paraId="62230CB1" w14:textId="77777777" w:rsidR="00A0787E" w:rsidRPr="00A0787E" w:rsidRDefault="00A0787E" w:rsidP="00A0787E">
      <w:pPr>
        <w:pStyle w:val="Bibliografia"/>
        <w:rPr>
          <w:rFonts w:cs="Arial"/>
        </w:rPr>
      </w:pPr>
      <w:r w:rsidRPr="00A0787E">
        <w:rPr>
          <w:rFonts w:cs="Arial"/>
        </w:rPr>
        <w:t xml:space="preserve">MOKKINK, L. B. </w:t>
      </w:r>
      <w:r w:rsidRPr="00A0787E">
        <w:rPr>
          <w:rFonts w:cs="Arial"/>
          <w:i/>
          <w:iCs/>
        </w:rPr>
        <w:t>et al.</w:t>
      </w:r>
      <w:r w:rsidRPr="00A0787E">
        <w:rPr>
          <w:rFonts w:cs="Arial"/>
        </w:rPr>
        <w:t xml:space="preserve"> </w:t>
      </w:r>
      <w:r w:rsidRPr="00A0787E">
        <w:rPr>
          <w:rFonts w:cs="Arial"/>
          <w:b/>
          <w:bCs/>
        </w:rPr>
        <w:t>COSMIN Study Design checklist for Patient-reported outcome measurement instruments</w:t>
      </w:r>
      <w:r w:rsidRPr="00A0787E">
        <w:rPr>
          <w:rFonts w:cs="Arial"/>
        </w:rPr>
        <w:t>. [</w:t>
      </w:r>
      <w:r w:rsidRPr="00A0787E">
        <w:rPr>
          <w:rFonts w:cs="Arial"/>
          <w:i/>
          <w:iCs/>
        </w:rPr>
        <w:t>S. l.: s. n.</w:t>
      </w:r>
      <w:r w:rsidRPr="00A0787E">
        <w:rPr>
          <w:rFonts w:cs="Arial"/>
        </w:rPr>
        <w:t xml:space="preserve">], 2019. </w:t>
      </w:r>
    </w:p>
    <w:p w14:paraId="75AADD7B" w14:textId="77777777" w:rsidR="00A0787E" w:rsidRPr="00A0787E" w:rsidRDefault="00A0787E" w:rsidP="00A0787E">
      <w:pPr>
        <w:pStyle w:val="Bibliografia"/>
        <w:rPr>
          <w:rFonts w:cs="Arial"/>
        </w:rPr>
      </w:pPr>
      <w:r w:rsidRPr="00A0787E">
        <w:rPr>
          <w:rFonts w:cs="Arial"/>
        </w:rPr>
        <w:t xml:space="preserve">MOKKINK, L. B. </w:t>
      </w:r>
      <w:r w:rsidRPr="00A0787E">
        <w:rPr>
          <w:rFonts w:cs="Arial"/>
          <w:i/>
          <w:iCs/>
        </w:rPr>
        <w:t>et al.</w:t>
      </w:r>
      <w:r w:rsidRPr="00A0787E">
        <w:rPr>
          <w:rFonts w:cs="Arial"/>
        </w:rPr>
        <w:t xml:space="preserve"> The COSMIN checklist for assessing the methodological quality of studies on measurement properties of health status measurement instruments: An </w:t>
      </w:r>
      <w:r w:rsidRPr="00A0787E">
        <w:rPr>
          <w:rFonts w:cs="Arial"/>
        </w:rPr>
        <w:lastRenderedPageBreak/>
        <w:t xml:space="preserve">international Delphi study. </w:t>
      </w:r>
      <w:r w:rsidRPr="00A0787E">
        <w:rPr>
          <w:rFonts w:cs="Arial"/>
          <w:b/>
          <w:bCs/>
        </w:rPr>
        <w:t>Quality of Life Research</w:t>
      </w:r>
      <w:r w:rsidRPr="00A0787E">
        <w:rPr>
          <w:rFonts w:cs="Arial"/>
        </w:rPr>
        <w:t>, [</w:t>
      </w:r>
      <w:r w:rsidRPr="00A0787E">
        <w:rPr>
          <w:rFonts w:cs="Arial"/>
          <w:i/>
          <w:iCs/>
        </w:rPr>
        <w:t>s. l.</w:t>
      </w:r>
      <w:r w:rsidRPr="00A0787E">
        <w:rPr>
          <w:rFonts w:cs="Arial"/>
        </w:rPr>
        <w:t xml:space="preserve">], v. 19, n. 4, p. 539–549, 2010a. </w:t>
      </w:r>
    </w:p>
    <w:p w14:paraId="36FFA933" w14:textId="77777777" w:rsidR="00A0787E" w:rsidRPr="00A0787E" w:rsidRDefault="00A0787E" w:rsidP="00A0787E">
      <w:pPr>
        <w:pStyle w:val="Bibliografia"/>
        <w:rPr>
          <w:rFonts w:cs="Arial"/>
        </w:rPr>
      </w:pPr>
      <w:r w:rsidRPr="00A0787E">
        <w:rPr>
          <w:rFonts w:cs="Arial"/>
        </w:rPr>
        <w:t xml:space="preserve">MOKKINK, Lidwine B </w:t>
      </w:r>
      <w:r w:rsidRPr="00A0787E">
        <w:rPr>
          <w:rFonts w:cs="Arial"/>
          <w:i/>
          <w:iCs/>
        </w:rPr>
        <w:t>et al.</w:t>
      </w:r>
      <w:r w:rsidRPr="00A0787E">
        <w:rPr>
          <w:rFonts w:cs="Arial"/>
        </w:rPr>
        <w:t xml:space="preserve"> The COSMIN checklist for evaluating the methodological quality of studies on measurement properties: A clarification of its content. </w:t>
      </w:r>
      <w:r w:rsidRPr="00A0787E">
        <w:rPr>
          <w:rFonts w:cs="Arial"/>
          <w:b/>
          <w:bCs/>
        </w:rPr>
        <w:t>BMC Medical Research Methodology</w:t>
      </w:r>
      <w:r w:rsidRPr="00A0787E">
        <w:rPr>
          <w:rFonts w:cs="Arial"/>
        </w:rPr>
        <w:t>, [</w:t>
      </w:r>
      <w:r w:rsidRPr="00A0787E">
        <w:rPr>
          <w:rFonts w:cs="Arial"/>
          <w:i/>
          <w:iCs/>
        </w:rPr>
        <w:t>s. l.</w:t>
      </w:r>
      <w:r w:rsidRPr="00A0787E">
        <w:rPr>
          <w:rFonts w:cs="Arial"/>
        </w:rPr>
        <w:t xml:space="preserve">], v. 10, n. 1, p. 22, 2010. </w:t>
      </w:r>
    </w:p>
    <w:p w14:paraId="090AEA90" w14:textId="77777777" w:rsidR="00A0787E" w:rsidRPr="00A0787E" w:rsidRDefault="00A0787E" w:rsidP="00A0787E">
      <w:pPr>
        <w:pStyle w:val="Bibliografia"/>
        <w:rPr>
          <w:rFonts w:cs="Arial"/>
        </w:rPr>
      </w:pPr>
      <w:r w:rsidRPr="00A0787E">
        <w:rPr>
          <w:rFonts w:cs="Arial"/>
        </w:rPr>
        <w:t xml:space="preserve">MOKKINK, L. B. </w:t>
      </w:r>
      <w:r w:rsidRPr="00A0787E">
        <w:rPr>
          <w:rFonts w:cs="Arial"/>
          <w:i/>
          <w:iCs/>
        </w:rPr>
        <w:t>et al.</w:t>
      </w:r>
      <w:r w:rsidRPr="00A0787E">
        <w:rPr>
          <w:rFonts w:cs="Arial"/>
        </w:rPr>
        <w:t xml:space="preserve"> The COSMIN study reached international consensus on taxonomy, terminology, and definitions of measurement properties for health-related patient-reported outcomes. </w:t>
      </w:r>
      <w:r w:rsidRPr="00A0787E">
        <w:rPr>
          <w:rFonts w:cs="Arial"/>
          <w:b/>
          <w:bCs/>
        </w:rPr>
        <w:t>Journal of Clinical Epidemiology</w:t>
      </w:r>
      <w:r w:rsidRPr="00A0787E">
        <w:rPr>
          <w:rFonts w:cs="Arial"/>
        </w:rPr>
        <w:t>, [</w:t>
      </w:r>
      <w:r w:rsidRPr="00A0787E">
        <w:rPr>
          <w:rFonts w:cs="Arial"/>
          <w:i/>
          <w:iCs/>
        </w:rPr>
        <w:t>s. l.</w:t>
      </w:r>
      <w:r w:rsidRPr="00A0787E">
        <w:rPr>
          <w:rFonts w:cs="Arial"/>
        </w:rPr>
        <w:t xml:space="preserve">], v. 63, n. 7, p. 737–745, 2010b. </w:t>
      </w:r>
    </w:p>
    <w:p w14:paraId="02D55269" w14:textId="77777777" w:rsidR="00A0787E" w:rsidRPr="00A0787E" w:rsidRDefault="00A0787E" w:rsidP="00A0787E">
      <w:pPr>
        <w:pStyle w:val="Bibliografia"/>
        <w:rPr>
          <w:rFonts w:cs="Arial"/>
        </w:rPr>
      </w:pPr>
      <w:r w:rsidRPr="00A0787E">
        <w:rPr>
          <w:rFonts w:cs="Arial"/>
        </w:rPr>
        <w:t xml:space="preserve">NIARADI, F. dos S. L.; NIARADI, M. F. dos S. L.; GASPARETTO, M. E. R. F. </w:t>
      </w:r>
      <w:r w:rsidRPr="00A0787E">
        <w:rPr>
          <w:rFonts w:cs="Arial"/>
          <w:b/>
          <w:bCs/>
        </w:rPr>
        <w:t>Effect of Eutony, Holistic Gymnastics and Pilates on hamstring flexibility and back pain in pre-adolescent girls: Randomized clinical trial</w:t>
      </w:r>
      <w:r w:rsidRPr="00A0787E">
        <w:rPr>
          <w:rFonts w:cs="Arial"/>
        </w:rPr>
        <w:t xml:space="preserve">. </w:t>
      </w:r>
      <w:r w:rsidRPr="00A0787E">
        <w:rPr>
          <w:rFonts w:cs="Arial"/>
          <w:b/>
          <w:bCs/>
        </w:rPr>
        <w:t>Journal of bBodywork and Movement Therapies</w:t>
      </w:r>
      <w:r w:rsidRPr="00A0787E">
        <w:rPr>
          <w:rFonts w:cs="Arial"/>
        </w:rPr>
        <w:t xml:space="preserve">United States, 2024. </w:t>
      </w:r>
    </w:p>
    <w:p w14:paraId="4CC72D2F" w14:textId="77777777" w:rsidR="00A0787E" w:rsidRPr="00A0787E" w:rsidRDefault="00A0787E" w:rsidP="00A0787E">
      <w:pPr>
        <w:pStyle w:val="Bibliografia"/>
        <w:rPr>
          <w:rFonts w:cs="Arial"/>
        </w:rPr>
      </w:pPr>
      <w:r w:rsidRPr="00A0787E">
        <w:rPr>
          <w:rFonts w:cs="Arial"/>
        </w:rPr>
        <w:t xml:space="preserve">NOLL, M. </w:t>
      </w:r>
      <w:r w:rsidRPr="00A0787E">
        <w:rPr>
          <w:rFonts w:cs="Arial"/>
          <w:i/>
          <w:iCs/>
        </w:rPr>
        <w:t>et al.</w:t>
      </w:r>
      <w:r w:rsidRPr="00A0787E">
        <w:rPr>
          <w:rFonts w:cs="Arial"/>
        </w:rPr>
        <w:t xml:space="preserve"> Back pain and behavioral habits of high school students: a comparative study of two Brazil’s regions. </w:t>
      </w:r>
      <w:r w:rsidRPr="00A0787E">
        <w:rPr>
          <w:rFonts w:cs="Arial"/>
          <w:b/>
          <w:bCs/>
        </w:rPr>
        <w:t>Revista Brasileira de Reumatologia (English Edition)</w:t>
      </w:r>
      <w:r w:rsidRPr="00A0787E">
        <w:rPr>
          <w:rFonts w:cs="Arial"/>
        </w:rPr>
        <w:t>, [</w:t>
      </w:r>
      <w:r w:rsidRPr="00A0787E">
        <w:rPr>
          <w:rFonts w:cs="Arial"/>
          <w:i/>
          <w:iCs/>
        </w:rPr>
        <w:t>s. l.</w:t>
      </w:r>
      <w:r w:rsidRPr="00A0787E">
        <w:rPr>
          <w:rFonts w:cs="Arial"/>
        </w:rPr>
        <w:t xml:space="preserve">], v. 57, n. 5, p. 495–499, 2017. </w:t>
      </w:r>
    </w:p>
    <w:p w14:paraId="101D2FE8" w14:textId="77777777" w:rsidR="00A0787E" w:rsidRPr="00A0787E" w:rsidRDefault="00A0787E" w:rsidP="00A0787E">
      <w:pPr>
        <w:pStyle w:val="Bibliografia"/>
        <w:rPr>
          <w:rFonts w:cs="Arial"/>
        </w:rPr>
      </w:pPr>
      <w:r w:rsidRPr="00A0787E">
        <w:rPr>
          <w:rFonts w:cs="Arial"/>
        </w:rPr>
        <w:t xml:space="preserve">NOLL, M. </w:t>
      </w:r>
      <w:r w:rsidRPr="00A0787E">
        <w:rPr>
          <w:rFonts w:cs="Arial"/>
          <w:i/>
          <w:iCs/>
        </w:rPr>
        <w:t>et al.</w:t>
      </w:r>
      <w:r w:rsidRPr="00A0787E">
        <w:rPr>
          <w:rFonts w:cs="Arial"/>
        </w:rPr>
        <w:t xml:space="preserve"> Back Pain and Body Posture Evaluation Instrument (BackPEI): development, content validation and reproducibility. </w:t>
      </w:r>
      <w:r w:rsidRPr="00A0787E">
        <w:rPr>
          <w:rFonts w:cs="Arial"/>
          <w:b/>
          <w:bCs/>
        </w:rPr>
        <w:t>International Journal of Public Health</w:t>
      </w:r>
      <w:r w:rsidRPr="00A0787E">
        <w:rPr>
          <w:rFonts w:cs="Arial"/>
        </w:rPr>
        <w:t>, [</w:t>
      </w:r>
      <w:r w:rsidRPr="00A0787E">
        <w:rPr>
          <w:rFonts w:cs="Arial"/>
          <w:i/>
          <w:iCs/>
        </w:rPr>
        <w:t>s. l.</w:t>
      </w:r>
      <w:r w:rsidRPr="00A0787E">
        <w:rPr>
          <w:rFonts w:cs="Arial"/>
        </w:rPr>
        <w:t xml:space="preserve">], v. 58, n. 4, p. 565–572, 2013a. </w:t>
      </w:r>
    </w:p>
    <w:p w14:paraId="4AC39ADE" w14:textId="77777777" w:rsidR="00A0787E" w:rsidRPr="00A0787E" w:rsidRDefault="00A0787E" w:rsidP="00A0787E">
      <w:pPr>
        <w:pStyle w:val="Bibliografia"/>
        <w:rPr>
          <w:rFonts w:cs="Arial"/>
        </w:rPr>
      </w:pPr>
      <w:r w:rsidRPr="00A0787E">
        <w:rPr>
          <w:rFonts w:cs="Arial"/>
        </w:rPr>
        <w:t xml:space="preserve">NOLL, M. </w:t>
      </w:r>
      <w:r w:rsidRPr="00A0787E">
        <w:rPr>
          <w:rFonts w:cs="Arial"/>
          <w:i/>
          <w:iCs/>
        </w:rPr>
        <w:t>et al.</w:t>
      </w:r>
      <w:r w:rsidRPr="00A0787E">
        <w:rPr>
          <w:rFonts w:cs="Arial"/>
        </w:rPr>
        <w:t xml:space="preserve"> Back pain and the postural and behavioral habits of students in the municipal school network of Teutônia, Rio Grande do Sul. </w:t>
      </w:r>
      <w:r w:rsidRPr="00A0787E">
        <w:rPr>
          <w:rFonts w:cs="Arial"/>
          <w:b/>
          <w:bCs/>
        </w:rPr>
        <w:t>Journal of Human Growth and Development</w:t>
      </w:r>
      <w:r w:rsidRPr="00A0787E">
        <w:rPr>
          <w:rFonts w:cs="Arial"/>
        </w:rPr>
        <w:t>, [</w:t>
      </w:r>
      <w:r w:rsidRPr="00A0787E">
        <w:rPr>
          <w:rFonts w:cs="Arial"/>
          <w:i/>
          <w:iCs/>
        </w:rPr>
        <w:t>s. l.</w:t>
      </w:r>
      <w:r w:rsidRPr="00A0787E">
        <w:rPr>
          <w:rFonts w:cs="Arial"/>
        </w:rPr>
        <w:t xml:space="preserve">], v. 23, n. 2, p. 1–7, 2013b. </w:t>
      </w:r>
    </w:p>
    <w:p w14:paraId="4D190A58" w14:textId="77777777" w:rsidR="00A0787E" w:rsidRPr="00A0787E" w:rsidRDefault="00A0787E" w:rsidP="00A0787E">
      <w:pPr>
        <w:pStyle w:val="Bibliografia"/>
        <w:rPr>
          <w:rFonts w:cs="Arial"/>
        </w:rPr>
      </w:pPr>
      <w:r w:rsidRPr="00A0787E">
        <w:rPr>
          <w:rFonts w:cs="Arial"/>
        </w:rPr>
        <w:t xml:space="preserve">NOLL, M. </w:t>
      </w:r>
      <w:r w:rsidRPr="00A0787E">
        <w:rPr>
          <w:rFonts w:cs="Arial"/>
          <w:i/>
          <w:iCs/>
        </w:rPr>
        <w:t>et al.</w:t>
      </w:r>
      <w:r w:rsidRPr="00A0787E">
        <w:rPr>
          <w:rFonts w:cs="Arial"/>
        </w:rPr>
        <w:t xml:space="preserve"> </w:t>
      </w:r>
      <w:r w:rsidRPr="00A0787E">
        <w:rPr>
          <w:rFonts w:cs="Arial"/>
          <w:b/>
          <w:bCs/>
        </w:rPr>
        <w:t>Back pain prevalence and its associated factors in Brazilian athletes from public high schools: A cross-sectional study</w:t>
      </w:r>
      <w:r w:rsidRPr="00A0787E">
        <w:rPr>
          <w:rFonts w:cs="Arial"/>
        </w:rPr>
        <w:t xml:space="preserve">. </w:t>
      </w:r>
      <w:r w:rsidRPr="00A0787E">
        <w:rPr>
          <w:rFonts w:cs="Arial"/>
          <w:b/>
          <w:bCs/>
        </w:rPr>
        <w:t>PLoS ONE</w:t>
      </w:r>
      <w:r w:rsidRPr="00A0787E">
        <w:rPr>
          <w:rFonts w:cs="Arial"/>
        </w:rPr>
        <w:t xml:space="preserve">["Bioengineering and Biomechanics Laboratory, Universidade Federal de Goiás, Goiania, Goiás, Brazil", “Instituto Federal Goiano-Campus Ceres, Ceres, Goiás, Brazil”], 2016. </w:t>
      </w:r>
    </w:p>
    <w:p w14:paraId="54AEA7B0" w14:textId="77777777" w:rsidR="00A0787E" w:rsidRPr="00A0787E" w:rsidRDefault="00A0787E" w:rsidP="00A0787E">
      <w:pPr>
        <w:pStyle w:val="Bibliografia"/>
        <w:rPr>
          <w:rFonts w:cs="Arial"/>
        </w:rPr>
      </w:pPr>
      <w:r w:rsidRPr="00A0787E">
        <w:rPr>
          <w:rFonts w:cs="Arial"/>
        </w:rPr>
        <w:t xml:space="preserve">OZDEMIR, S. </w:t>
      </w:r>
      <w:r w:rsidRPr="00A0787E">
        <w:rPr>
          <w:rFonts w:cs="Arial"/>
          <w:i/>
          <w:iCs/>
        </w:rPr>
        <w:t>et al.</w:t>
      </w:r>
      <w:r w:rsidRPr="00A0787E">
        <w:rPr>
          <w:rFonts w:cs="Arial"/>
        </w:rPr>
        <w:t xml:space="preserve"> </w:t>
      </w:r>
      <w:r w:rsidRPr="00A0787E">
        <w:rPr>
          <w:rFonts w:cs="Arial"/>
          <w:b/>
          <w:bCs/>
        </w:rPr>
        <w:t>Musculoskeletal Pain, Related Factors, and Posture Profiles Among Adolescents: A Cross-Sectional Study From Turkey</w:t>
      </w:r>
      <w:r w:rsidRPr="00A0787E">
        <w:rPr>
          <w:rFonts w:cs="Arial"/>
        </w:rPr>
        <w:t xml:space="preserve">. </w:t>
      </w:r>
      <w:r w:rsidRPr="00A0787E">
        <w:rPr>
          <w:rFonts w:cs="Arial"/>
          <w:b/>
          <w:bCs/>
        </w:rPr>
        <w:t>Pain Management Nursing</w:t>
      </w:r>
      <w:r w:rsidRPr="00A0787E">
        <w:rPr>
          <w:rFonts w:cs="Arial"/>
        </w:rPr>
        <w:t xml:space="preserve">United States, 2021. </w:t>
      </w:r>
    </w:p>
    <w:p w14:paraId="4B63DCFC" w14:textId="77777777" w:rsidR="00A0787E" w:rsidRPr="00A0787E" w:rsidRDefault="00A0787E" w:rsidP="00A0787E">
      <w:pPr>
        <w:pStyle w:val="Bibliografia"/>
        <w:rPr>
          <w:rFonts w:cs="Arial"/>
        </w:rPr>
      </w:pPr>
      <w:r w:rsidRPr="00A0787E">
        <w:rPr>
          <w:rFonts w:cs="Arial"/>
        </w:rPr>
        <w:t xml:space="preserve">PETERS, M. D. </w:t>
      </w:r>
      <w:r w:rsidRPr="00A0787E">
        <w:rPr>
          <w:rFonts w:cs="Arial"/>
          <w:i/>
          <w:iCs/>
        </w:rPr>
        <w:t>et al.</w:t>
      </w:r>
      <w:r w:rsidRPr="00A0787E">
        <w:rPr>
          <w:rFonts w:cs="Arial"/>
        </w:rPr>
        <w:t xml:space="preserve"> Chapter 11: Scoping Reviews (2020 version). </w:t>
      </w:r>
      <w:r w:rsidRPr="00A0787E">
        <w:rPr>
          <w:rFonts w:cs="Arial"/>
          <w:i/>
          <w:iCs/>
        </w:rPr>
        <w:t>In</w:t>
      </w:r>
      <w:r w:rsidRPr="00A0787E">
        <w:rPr>
          <w:rFonts w:cs="Arial"/>
        </w:rPr>
        <w:t>: JBI MANUAL FOR EVIDENCE SYNTHESIS. [</w:t>
      </w:r>
      <w:r w:rsidRPr="00A0787E">
        <w:rPr>
          <w:rFonts w:cs="Arial"/>
          <w:i/>
          <w:iCs/>
        </w:rPr>
        <w:t>S. l.</w:t>
      </w:r>
      <w:r w:rsidRPr="00A0787E">
        <w:rPr>
          <w:rFonts w:cs="Arial"/>
        </w:rPr>
        <w:t xml:space="preserve">]: JBI, 2020. </w:t>
      </w:r>
    </w:p>
    <w:p w14:paraId="5121856A" w14:textId="77777777" w:rsidR="00A0787E" w:rsidRPr="00A0787E" w:rsidRDefault="00A0787E" w:rsidP="00A0787E">
      <w:pPr>
        <w:pStyle w:val="Bibliografia"/>
        <w:rPr>
          <w:rFonts w:cs="Arial"/>
        </w:rPr>
      </w:pPr>
      <w:r w:rsidRPr="00A0787E">
        <w:rPr>
          <w:rFonts w:cs="Arial"/>
        </w:rPr>
        <w:t xml:space="preserve">PIVOTTO, L. R. </w:t>
      </w:r>
      <w:r w:rsidRPr="00A0787E">
        <w:rPr>
          <w:rFonts w:cs="Arial"/>
          <w:i/>
          <w:iCs/>
        </w:rPr>
        <w:t>et al.</w:t>
      </w:r>
      <w:r w:rsidRPr="00A0787E">
        <w:rPr>
          <w:rFonts w:cs="Arial"/>
        </w:rPr>
        <w:t xml:space="preserve"> Proposition of a General Scoring System to the BackPEI. </w:t>
      </w:r>
      <w:r w:rsidRPr="00A0787E">
        <w:rPr>
          <w:rFonts w:cs="Arial"/>
          <w:b/>
          <w:bCs/>
        </w:rPr>
        <w:t>Journal of Head Neck &amp; Spine Surgery</w:t>
      </w:r>
      <w:r w:rsidRPr="00A0787E">
        <w:rPr>
          <w:rFonts w:cs="Arial"/>
        </w:rPr>
        <w:t>, [</w:t>
      </w:r>
      <w:r w:rsidRPr="00A0787E">
        <w:rPr>
          <w:rFonts w:cs="Arial"/>
          <w:i/>
          <w:iCs/>
        </w:rPr>
        <w:t>s. l.</w:t>
      </w:r>
      <w:r w:rsidRPr="00A0787E">
        <w:rPr>
          <w:rFonts w:cs="Arial"/>
        </w:rPr>
        <w:t>], v. 3, n. 4, 2018. Disponível em: https://juniperpublishers.com/jhnss/JHNSS.MS.ID.555618.php. Acesso em: 27 maio 2022.</w:t>
      </w:r>
    </w:p>
    <w:p w14:paraId="0E08137F" w14:textId="77777777" w:rsidR="00A0787E" w:rsidRPr="00A0787E" w:rsidRDefault="00A0787E" w:rsidP="00A0787E">
      <w:pPr>
        <w:pStyle w:val="Bibliografia"/>
        <w:rPr>
          <w:rFonts w:cs="Arial"/>
        </w:rPr>
      </w:pPr>
      <w:r w:rsidRPr="00A0787E">
        <w:rPr>
          <w:rFonts w:cs="Arial"/>
        </w:rPr>
        <w:t xml:space="preserve">PRINSEN, C. A. C. </w:t>
      </w:r>
      <w:r w:rsidRPr="00A0787E">
        <w:rPr>
          <w:rFonts w:cs="Arial"/>
          <w:i/>
          <w:iCs/>
        </w:rPr>
        <w:t>et al.</w:t>
      </w:r>
      <w:r w:rsidRPr="00A0787E">
        <w:rPr>
          <w:rFonts w:cs="Arial"/>
        </w:rPr>
        <w:t xml:space="preserve"> COSMIN guideline for systematic reviews of patient-reported outcome measures. </w:t>
      </w:r>
      <w:r w:rsidRPr="00A0787E">
        <w:rPr>
          <w:rFonts w:cs="Arial"/>
          <w:b/>
          <w:bCs/>
        </w:rPr>
        <w:t>Quality of Life Research</w:t>
      </w:r>
      <w:r w:rsidRPr="00A0787E">
        <w:rPr>
          <w:rFonts w:cs="Arial"/>
        </w:rPr>
        <w:t>, [</w:t>
      </w:r>
      <w:r w:rsidRPr="00A0787E">
        <w:rPr>
          <w:rFonts w:cs="Arial"/>
          <w:i/>
          <w:iCs/>
        </w:rPr>
        <w:t>s. l.</w:t>
      </w:r>
      <w:r w:rsidRPr="00A0787E">
        <w:rPr>
          <w:rFonts w:cs="Arial"/>
        </w:rPr>
        <w:t xml:space="preserve">], v. 27, n. 5, p. 1147–1157, 2018. </w:t>
      </w:r>
    </w:p>
    <w:p w14:paraId="66E09666" w14:textId="77777777" w:rsidR="00A0787E" w:rsidRPr="00A0787E" w:rsidRDefault="00A0787E" w:rsidP="00A0787E">
      <w:pPr>
        <w:pStyle w:val="Bibliografia"/>
        <w:rPr>
          <w:rFonts w:cs="Arial"/>
        </w:rPr>
      </w:pPr>
      <w:r w:rsidRPr="00A0787E">
        <w:rPr>
          <w:rFonts w:cs="Arial"/>
        </w:rPr>
        <w:lastRenderedPageBreak/>
        <w:t xml:space="preserve">TERWEE, C. B. </w:t>
      </w:r>
      <w:r w:rsidRPr="00A0787E">
        <w:rPr>
          <w:rFonts w:cs="Arial"/>
          <w:i/>
          <w:iCs/>
        </w:rPr>
        <w:t>et al.</w:t>
      </w:r>
      <w:r w:rsidRPr="00A0787E">
        <w:rPr>
          <w:rFonts w:cs="Arial"/>
        </w:rPr>
        <w:t xml:space="preserve"> The quality of systematic reviews of health-related outcome measurement instruments. </w:t>
      </w:r>
      <w:r w:rsidRPr="00A0787E">
        <w:rPr>
          <w:rFonts w:cs="Arial"/>
          <w:b/>
          <w:bCs/>
        </w:rPr>
        <w:t>Quality of Life Research</w:t>
      </w:r>
      <w:r w:rsidRPr="00A0787E">
        <w:rPr>
          <w:rFonts w:cs="Arial"/>
        </w:rPr>
        <w:t>, [</w:t>
      </w:r>
      <w:r w:rsidRPr="00A0787E">
        <w:rPr>
          <w:rFonts w:cs="Arial"/>
          <w:i/>
          <w:iCs/>
        </w:rPr>
        <w:t>s. l.</w:t>
      </w:r>
      <w:r w:rsidRPr="00A0787E">
        <w:rPr>
          <w:rFonts w:cs="Arial"/>
        </w:rPr>
        <w:t xml:space="preserve">], v. 25, n. 4, p. 767–779, 2016. </w:t>
      </w:r>
    </w:p>
    <w:p w14:paraId="50F6A7C9" w14:textId="77777777" w:rsidR="00A0787E" w:rsidRPr="00A0787E" w:rsidRDefault="00A0787E" w:rsidP="00A0787E">
      <w:pPr>
        <w:pStyle w:val="Bibliografia"/>
        <w:rPr>
          <w:rFonts w:cs="Arial"/>
        </w:rPr>
      </w:pPr>
      <w:r w:rsidRPr="00A0787E">
        <w:rPr>
          <w:rFonts w:cs="Arial"/>
        </w:rPr>
        <w:t xml:space="preserve">THÉROUX, J. </w:t>
      </w:r>
      <w:r w:rsidRPr="00A0787E">
        <w:rPr>
          <w:rFonts w:cs="Arial"/>
          <w:i/>
          <w:iCs/>
        </w:rPr>
        <w:t>et al.</w:t>
      </w:r>
      <w:r w:rsidRPr="00A0787E">
        <w:rPr>
          <w:rFonts w:cs="Arial"/>
        </w:rPr>
        <w:t xml:space="preserve"> Revisiting the psychometric properties of the Scoliosis Research Society-22 (SRS-22) French version. </w:t>
      </w:r>
      <w:r w:rsidRPr="00A0787E">
        <w:rPr>
          <w:rFonts w:cs="Arial"/>
          <w:b/>
          <w:bCs/>
        </w:rPr>
        <w:t>Scoliosis and Spinal Disorders</w:t>
      </w:r>
      <w:r w:rsidRPr="00A0787E">
        <w:rPr>
          <w:rFonts w:cs="Arial"/>
        </w:rPr>
        <w:t>, [</w:t>
      </w:r>
      <w:r w:rsidRPr="00A0787E">
        <w:rPr>
          <w:rFonts w:cs="Arial"/>
          <w:i/>
          <w:iCs/>
        </w:rPr>
        <w:t>s. l.</w:t>
      </w:r>
      <w:r w:rsidRPr="00A0787E">
        <w:rPr>
          <w:rFonts w:cs="Arial"/>
        </w:rPr>
        <w:t xml:space="preserve">], v. 12, n. 1, p. 21, 2017. </w:t>
      </w:r>
    </w:p>
    <w:p w14:paraId="218FB6F8" w14:textId="77777777" w:rsidR="00A0787E" w:rsidRPr="00A0787E" w:rsidRDefault="00A0787E" w:rsidP="00A0787E">
      <w:pPr>
        <w:pStyle w:val="Bibliografia"/>
        <w:rPr>
          <w:rFonts w:cs="Arial"/>
        </w:rPr>
      </w:pPr>
      <w:r w:rsidRPr="00A0787E">
        <w:rPr>
          <w:rFonts w:cs="Arial"/>
        </w:rPr>
        <w:t xml:space="preserve">TRICCO, A. C. </w:t>
      </w:r>
      <w:r w:rsidRPr="00A0787E">
        <w:rPr>
          <w:rFonts w:cs="Arial"/>
          <w:i/>
          <w:iCs/>
        </w:rPr>
        <w:t>et al.</w:t>
      </w:r>
      <w:r w:rsidRPr="00A0787E">
        <w:rPr>
          <w:rFonts w:cs="Arial"/>
        </w:rPr>
        <w:t xml:space="preserve"> PRISMA extension for scoping reviews (PRISMA-ScR): Checklist and explanation. </w:t>
      </w:r>
      <w:r w:rsidRPr="00A0787E">
        <w:rPr>
          <w:rFonts w:cs="Arial"/>
          <w:b/>
          <w:bCs/>
        </w:rPr>
        <w:t>Annals of Internal Medicine</w:t>
      </w:r>
      <w:r w:rsidRPr="00A0787E">
        <w:rPr>
          <w:rFonts w:cs="Arial"/>
        </w:rPr>
        <w:t>, [</w:t>
      </w:r>
      <w:r w:rsidRPr="00A0787E">
        <w:rPr>
          <w:rFonts w:cs="Arial"/>
          <w:i/>
          <w:iCs/>
        </w:rPr>
        <w:t>s. l.</w:t>
      </w:r>
      <w:r w:rsidRPr="00A0787E">
        <w:rPr>
          <w:rFonts w:cs="Arial"/>
        </w:rPr>
        <w:t xml:space="preserve">], v. 169, n. 7, p. 467–473, 2018. </w:t>
      </w:r>
    </w:p>
    <w:p w14:paraId="216AFF9E" w14:textId="77777777" w:rsidR="00A0787E" w:rsidRPr="00A0787E" w:rsidRDefault="00A0787E" w:rsidP="00A0787E">
      <w:pPr>
        <w:pStyle w:val="Bibliografia"/>
        <w:rPr>
          <w:rFonts w:cs="Arial"/>
        </w:rPr>
      </w:pPr>
      <w:r w:rsidRPr="00A0787E">
        <w:rPr>
          <w:rFonts w:cs="Arial"/>
        </w:rPr>
        <w:t xml:space="preserve">URBINA, S. </w:t>
      </w:r>
      <w:r w:rsidRPr="00A0787E">
        <w:rPr>
          <w:rFonts w:cs="Arial"/>
          <w:b/>
          <w:bCs/>
        </w:rPr>
        <w:t>Fundamentos Da Testagem Psicológica</w:t>
      </w:r>
      <w:r w:rsidRPr="00A0787E">
        <w:rPr>
          <w:rFonts w:cs="Arial"/>
        </w:rPr>
        <w:t xml:space="preserve">. São Paulo: Artmed, 2007. </w:t>
      </w:r>
    </w:p>
    <w:p w14:paraId="20DD1ABB" w14:textId="77777777" w:rsidR="00A0787E" w:rsidRPr="00A0787E" w:rsidRDefault="00A0787E" w:rsidP="00A0787E">
      <w:pPr>
        <w:pStyle w:val="Bibliografia"/>
        <w:rPr>
          <w:rFonts w:cs="Arial"/>
        </w:rPr>
      </w:pPr>
      <w:r w:rsidRPr="00A0787E">
        <w:rPr>
          <w:rFonts w:cs="Arial"/>
        </w:rPr>
        <w:t xml:space="preserve">VIDAL-CONTI, J. </w:t>
      </w:r>
      <w:r w:rsidRPr="00A0787E">
        <w:rPr>
          <w:rFonts w:cs="Arial"/>
          <w:i/>
          <w:iCs/>
        </w:rPr>
        <w:t>et al.</w:t>
      </w:r>
      <w:r w:rsidRPr="00A0787E">
        <w:rPr>
          <w:rFonts w:cs="Arial"/>
        </w:rPr>
        <w:t xml:space="preserve"> </w:t>
      </w:r>
      <w:r w:rsidRPr="00A0787E">
        <w:rPr>
          <w:rFonts w:cs="Arial"/>
          <w:b/>
          <w:bCs/>
        </w:rPr>
        <w:t>Effects of a postural education program on backpack use habits in schoolchildren: The PEPE Study</w:t>
      </w:r>
      <w:r w:rsidRPr="00A0787E">
        <w:rPr>
          <w:rFonts w:cs="Arial"/>
        </w:rPr>
        <w:t xml:space="preserve">. </w:t>
      </w:r>
      <w:r w:rsidRPr="00A0787E">
        <w:rPr>
          <w:rFonts w:cs="Arial"/>
          <w:b/>
          <w:bCs/>
        </w:rPr>
        <w:t>European Journal Of Human Movement</w:t>
      </w:r>
      <w:r w:rsidRPr="00A0787E">
        <w:rPr>
          <w:rFonts w:cs="Arial"/>
        </w:rPr>
        <w:t xml:space="preserve">, 2023. </w:t>
      </w:r>
    </w:p>
    <w:p w14:paraId="5D57329A" w14:textId="77777777" w:rsidR="00A0787E" w:rsidRPr="00A0787E" w:rsidRDefault="00A0787E" w:rsidP="00A0787E">
      <w:pPr>
        <w:pStyle w:val="Bibliografia"/>
        <w:rPr>
          <w:rFonts w:cs="Arial"/>
        </w:rPr>
      </w:pPr>
      <w:r w:rsidRPr="00A0787E">
        <w:rPr>
          <w:rFonts w:cs="Arial"/>
        </w:rPr>
        <w:t xml:space="preserve">VITMAN, N. </w:t>
      </w:r>
      <w:r w:rsidRPr="00A0787E">
        <w:rPr>
          <w:rFonts w:cs="Arial"/>
          <w:i/>
          <w:iCs/>
        </w:rPr>
        <w:t>et al.</w:t>
      </w:r>
      <w:r w:rsidRPr="00A0787E">
        <w:rPr>
          <w:rFonts w:cs="Arial"/>
        </w:rPr>
        <w:t xml:space="preserve"> </w:t>
      </w:r>
      <w:r w:rsidRPr="00A0787E">
        <w:rPr>
          <w:rFonts w:cs="Arial"/>
          <w:b/>
          <w:bCs/>
        </w:rPr>
        <w:t>A Comparison between Different Types and Frequency of Physiotherapy Treatment for Children and Adolescents with Postural Problems and Low Back Pain</w:t>
      </w:r>
      <w:r w:rsidRPr="00A0787E">
        <w:rPr>
          <w:rFonts w:cs="Arial"/>
        </w:rPr>
        <w:t xml:space="preserve">. </w:t>
      </w:r>
      <w:r w:rsidRPr="00A0787E">
        <w:rPr>
          <w:rFonts w:cs="Arial"/>
          <w:b/>
          <w:bCs/>
        </w:rPr>
        <w:t>Physical and Occupational Therapy in Pediatrics</w:t>
      </w:r>
      <w:r w:rsidRPr="00A0787E">
        <w:rPr>
          <w:rFonts w:cs="Arial"/>
        </w:rPr>
        <w:t xml:space="preserve">["Physiotherapy Clinic, Maccabi Health Services, Modi’in, Israel", “The Academic College at Wingate, Wingate Institute, Netanya, Israel”], 2022. </w:t>
      </w:r>
    </w:p>
    <w:p w14:paraId="753D2066" w14:textId="77777777" w:rsidR="00A0787E" w:rsidRPr="00A0787E" w:rsidRDefault="00A0787E" w:rsidP="00A0787E">
      <w:pPr>
        <w:pStyle w:val="Bibliografia"/>
        <w:rPr>
          <w:rFonts w:cs="Arial"/>
        </w:rPr>
      </w:pPr>
      <w:r w:rsidRPr="00A0787E">
        <w:rPr>
          <w:rFonts w:cs="Arial"/>
        </w:rPr>
        <w:t xml:space="preserve">WEBSTER, J. G.; NIMUNKAR, A. J. </w:t>
      </w:r>
      <w:r w:rsidRPr="00A0787E">
        <w:rPr>
          <w:rFonts w:cs="Arial"/>
          <w:b/>
          <w:bCs/>
        </w:rPr>
        <w:t>Medical instrumentation: application and design</w:t>
      </w:r>
      <w:r w:rsidRPr="00A0787E">
        <w:rPr>
          <w:rFonts w:cs="Arial"/>
        </w:rPr>
        <w:t xml:space="preserve">. 5. ed. Hoboken: Wiley, 2020. </w:t>
      </w:r>
    </w:p>
    <w:p w14:paraId="1DC36688" w14:textId="32F43031" w:rsidR="005F490D" w:rsidRPr="005F490D" w:rsidRDefault="005F490D" w:rsidP="00BE0591">
      <w:pPr>
        <w:spacing w:after="480" w:line="240" w:lineRule="auto"/>
      </w:pPr>
      <w:r>
        <w:fldChar w:fldCharType="end"/>
      </w:r>
    </w:p>
    <w:sectPr w:rsidR="005F490D" w:rsidRPr="005F490D" w:rsidSect="00040147">
      <w:headerReference w:type="even" r:id="rId29"/>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8606B" w14:textId="77777777" w:rsidR="003A6780" w:rsidRDefault="003A6780" w:rsidP="009850FC">
      <w:pPr>
        <w:spacing w:line="240" w:lineRule="auto"/>
      </w:pPr>
      <w:r>
        <w:separator/>
      </w:r>
    </w:p>
  </w:endnote>
  <w:endnote w:type="continuationSeparator" w:id="0">
    <w:p w14:paraId="2D5A79E2" w14:textId="77777777" w:rsidR="003A6780" w:rsidRDefault="003A6780"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6E95E" w14:textId="77777777" w:rsidR="003A6780" w:rsidRDefault="003A6780" w:rsidP="009850FC">
      <w:pPr>
        <w:spacing w:line="240" w:lineRule="auto"/>
      </w:pPr>
      <w:r>
        <w:separator/>
      </w:r>
    </w:p>
  </w:footnote>
  <w:footnote w:type="continuationSeparator" w:id="0">
    <w:p w14:paraId="2C26ECA6" w14:textId="77777777" w:rsidR="003A6780" w:rsidRDefault="003A6780" w:rsidP="009850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8457612"/>
      <w:docPartObj>
        <w:docPartGallery w:val="Page Numbers (Top of Page)"/>
        <w:docPartUnique/>
      </w:docPartObj>
    </w:sdtPr>
    <w:sdtContent>
      <w:p w14:paraId="215EABD6" w14:textId="51265098" w:rsidR="007A15F2" w:rsidRDefault="007A15F2">
        <w:pPr>
          <w:pStyle w:val="Cabealho"/>
          <w:jc w:val="right"/>
        </w:pPr>
        <w:r>
          <w:fldChar w:fldCharType="begin"/>
        </w:r>
        <w:r>
          <w:instrText>PAGE   \* MERGEFORMAT</w:instrText>
        </w:r>
        <w:r>
          <w:fldChar w:fldCharType="separate"/>
        </w:r>
        <w:r>
          <w:t>2</w:t>
        </w:r>
        <w:r>
          <w:fldChar w:fldCharType="end"/>
        </w:r>
      </w:p>
    </w:sdtContent>
  </w:sdt>
  <w:p w14:paraId="6918043E" w14:textId="77777777" w:rsidR="007A15F2" w:rsidRDefault="007A15F2">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261302"/>
      <w:docPartObj>
        <w:docPartGallery w:val="Page Numbers (Top of Page)"/>
        <w:docPartUnique/>
      </w:docPartObj>
    </w:sdtPr>
    <w:sdtContent>
      <w:p w14:paraId="32C4CEAD" w14:textId="10F58360" w:rsidR="007A15F2" w:rsidRDefault="007A15F2">
        <w:pPr>
          <w:pStyle w:val="Cabealho"/>
          <w:jc w:val="right"/>
        </w:pPr>
        <w:r>
          <w:fldChar w:fldCharType="begin"/>
        </w:r>
        <w:r>
          <w:instrText>PAGE   \* MERGEFORMAT</w:instrText>
        </w:r>
        <w:r>
          <w:fldChar w:fldCharType="separate"/>
        </w:r>
        <w:r>
          <w:t>2</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53C5F" w14:textId="2DA9C0D9" w:rsidR="00243FDF" w:rsidRDefault="00243FDF" w:rsidP="00243FDF">
    <w:pPr>
      <w:pStyle w:val="Cabealho"/>
      <w:jc w:val="right"/>
    </w:pPr>
    <w:r>
      <w:t>Continuaçã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2540282"/>
      <w:docPartObj>
        <w:docPartGallery w:val="Page Numbers (Top of Page)"/>
        <w:docPartUnique/>
      </w:docPartObj>
    </w:sdtPr>
    <w:sdtContent>
      <w:p w14:paraId="22ACFB18" w14:textId="110E8BD4" w:rsidR="007A15F2" w:rsidRDefault="007A15F2">
        <w:pPr>
          <w:pStyle w:val="Cabealho"/>
          <w:jc w:val="right"/>
        </w:pPr>
        <w:r>
          <w:fldChar w:fldCharType="begin"/>
        </w:r>
        <w:r>
          <w:instrText>PAGE   \* MERGEFORMAT</w:instrText>
        </w:r>
        <w:r>
          <w:fldChar w:fldCharType="separate"/>
        </w:r>
        <w:r>
          <w:t>2</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2A2A9" w14:textId="2776F0D5" w:rsidR="00243FDF" w:rsidRDefault="00243FDF" w:rsidP="00243FDF">
    <w:pPr>
      <w:pStyle w:val="Cabealho"/>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21662"/>
    <w:rsid w:val="00032964"/>
    <w:rsid w:val="0003488E"/>
    <w:rsid w:val="000366F3"/>
    <w:rsid w:val="00037122"/>
    <w:rsid w:val="00040147"/>
    <w:rsid w:val="0006037C"/>
    <w:rsid w:val="00062C6E"/>
    <w:rsid w:val="00070585"/>
    <w:rsid w:val="000750E1"/>
    <w:rsid w:val="00081B10"/>
    <w:rsid w:val="00083C3A"/>
    <w:rsid w:val="00084270"/>
    <w:rsid w:val="000977D2"/>
    <w:rsid w:val="000A02BA"/>
    <w:rsid w:val="000A0591"/>
    <w:rsid w:val="000A23EF"/>
    <w:rsid w:val="000A3994"/>
    <w:rsid w:val="000A5DF3"/>
    <w:rsid w:val="000A6761"/>
    <w:rsid w:val="000A7857"/>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450"/>
    <w:rsid w:val="001F46F0"/>
    <w:rsid w:val="001F50E7"/>
    <w:rsid w:val="00202185"/>
    <w:rsid w:val="00204E4C"/>
    <w:rsid w:val="00215078"/>
    <w:rsid w:val="00217A89"/>
    <w:rsid w:val="00220253"/>
    <w:rsid w:val="00220DF0"/>
    <w:rsid w:val="00224477"/>
    <w:rsid w:val="002359F8"/>
    <w:rsid w:val="00243FDF"/>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D62F0"/>
    <w:rsid w:val="002F3150"/>
    <w:rsid w:val="00300C47"/>
    <w:rsid w:val="00303144"/>
    <w:rsid w:val="0030456F"/>
    <w:rsid w:val="00323BC4"/>
    <w:rsid w:val="003261A1"/>
    <w:rsid w:val="003318AB"/>
    <w:rsid w:val="00332A49"/>
    <w:rsid w:val="0033371D"/>
    <w:rsid w:val="00333742"/>
    <w:rsid w:val="003434DC"/>
    <w:rsid w:val="00347DDC"/>
    <w:rsid w:val="0035247E"/>
    <w:rsid w:val="003548B9"/>
    <w:rsid w:val="00355640"/>
    <w:rsid w:val="003627BB"/>
    <w:rsid w:val="0036387D"/>
    <w:rsid w:val="0036679F"/>
    <w:rsid w:val="00374996"/>
    <w:rsid w:val="00385D01"/>
    <w:rsid w:val="00387624"/>
    <w:rsid w:val="003913D4"/>
    <w:rsid w:val="00394E5E"/>
    <w:rsid w:val="003965BD"/>
    <w:rsid w:val="00396D35"/>
    <w:rsid w:val="003A1FDB"/>
    <w:rsid w:val="003A6780"/>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1EBB"/>
    <w:rsid w:val="004F63EC"/>
    <w:rsid w:val="005008FD"/>
    <w:rsid w:val="005129C6"/>
    <w:rsid w:val="00523703"/>
    <w:rsid w:val="00531C33"/>
    <w:rsid w:val="00536952"/>
    <w:rsid w:val="00552241"/>
    <w:rsid w:val="0057001D"/>
    <w:rsid w:val="005723D0"/>
    <w:rsid w:val="005735EE"/>
    <w:rsid w:val="005744EC"/>
    <w:rsid w:val="00575DB8"/>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531"/>
    <w:rsid w:val="00650D4D"/>
    <w:rsid w:val="006621C5"/>
    <w:rsid w:val="00663D31"/>
    <w:rsid w:val="00667A77"/>
    <w:rsid w:val="00685C2E"/>
    <w:rsid w:val="00694D91"/>
    <w:rsid w:val="006B131E"/>
    <w:rsid w:val="006B64DF"/>
    <w:rsid w:val="006B650E"/>
    <w:rsid w:val="006C0F5D"/>
    <w:rsid w:val="006C5DBE"/>
    <w:rsid w:val="006C734C"/>
    <w:rsid w:val="006F0257"/>
    <w:rsid w:val="006F0C59"/>
    <w:rsid w:val="006F45C5"/>
    <w:rsid w:val="006F739D"/>
    <w:rsid w:val="00702EC8"/>
    <w:rsid w:val="007118B6"/>
    <w:rsid w:val="00714C1A"/>
    <w:rsid w:val="0072227D"/>
    <w:rsid w:val="0072498C"/>
    <w:rsid w:val="00731691"/>
    <w:rsid w:val="00732268"/>
    <w:rsid w:val="00734560"/>
    <w:rsid w:val="00741530"/>
    <w:rsid w:val="007422A5"/>
    <w:rsid w:val="007428BA"/>
    <w:rsid w:val="00754697"/>
    <w:rsid w:val="00754C6B"/>
    <w:rsid w:val="00765ABF"/>
    <w:rsid w:val="00770B04"/>
    <w:rsid w:val="0077715E"/>
    <w:rsid w:val="00782C48"/>
    <w:rsid w:val="007A15F2"/>
    <w:rsid w:val="007A58F2"/>
    <w:rsid w:val="007A645C"/>
    <w:rsid w:val="007C0164"/>
    <w:rsid w:val="007D0203"/>
    <w:rsid w:val="007D34A7"/>
    <w:rsid w:val="007D6D6E"/>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26233"/>
    <w:rsid w:val="00937A50"/>
    <w:rsid w:val="009401AC"/>
    <w:rsid w:val="0094053D"/>
    <w:rsid w:val="0094544A"/>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0787E"/>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70724"/>
    <w:rsid w:val="00B8080A"/>
    <w:rsid w:val="00B95416"/>
    <w:rsid w:val="00BA2D72"/>
    <w:rsid w:val="00BA2E67"/>
    <w:rsid w:val="00BB10E7"/>
    <w:rsid w:val="00BB24E0"/>
    <w:rsid w:val="00BB2701"/>
    <w:rsid w:val="00BC6804"/>
    <w:rsid w:val="00BD572E"/>
    <w:rsid w:val="00BE0591"/>
    <w:rsid w:val="00BF2A64"/>
    <w:rsid w:val="00C04196"/>
    <w:rsid w:val="00C115B8"/>
    <w:rsid w:val="00C17CFC"/>
    <w:rsid w:val="00C20C72"/>
    <w:rsid w:val="00C27B98"/>
    <w:rsid w:val="00C473BE"/>
    <w:rsid w:val="00C47D5D"/>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0F6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17F61"/>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4F18"/>
    <w:rsid w:val="00EE63F2"/>
    <w:rsid w:val="00EE6DE6"/>
    <w:rsid w:val="00EF4D59"/>
    <w:rsid w:val="00F060AB"/>
    <w:rsid w:val="00F071D2"/>
    <w:rsid w:val="00F10DF7"/>
    <w:rsid w:val="00F1153E"/>
    <w:rsid w:val="00F13170"/>
    <w:rsid w:val="00F15547"/>
    <w:rsid w:val="00F15868"/>
    <w:rsid w:val="00F1622D"/>
    <w:rsid w:val="00F23FBC"/>
    <w:rsid w:val="00F270EA"/>
    <w:rsid w:val="00F34C04"/>
    <w:rsid w:val="00F8100D"/>
    <w:rsid w:val="00F83005"/>
    <w:rsid w:val="00F94FD1"/>
    <w:rsid w:val="00F96E62"/>
    <w:rsid w:val="00F97685"/>
    <w:rsid w:val="00FA105F"/>
    <w:rsid w:val="00FB04A0"/>
    <w:rsid w:val="00FB39F7"/>
    <w:rsid w:val="00FC009B"/>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github.com/lucasmberaldo/10-anos-de-back-pei" TargetMode="External"/><Relationship Id="rId12" Type="http://schemas.openxmlformats.org/officeDocument/2006/relationships/header" Target="header4.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4.pn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1.pn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37</Pages>
  <Words>91709</Words>
  <Characters>495232</Characters>
  <Application>Microsoft Office Word</Application>
  <DocSecurity>0</DocSecurity>
  <Lines>4126</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74</cp:revision>
  <dcterms:created xsi:type="dcterms:W3CDTF">2025-03-12T15:42:00Z</dcterms:created>
  <dcterms:modified xsi:type="dcterms:W3CDTF">2025-05-2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sXBJa2W"/&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